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bookmarkStart w:id="1" w:name="_GoBack"/>
      <w:bookmarkEnd w:id="1"/>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72581ACB"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3D5903">
        <w:rPr>
          <w:rFonts w:ascii="Arial" w:hAnsi="Arial" w:cs="Arial"/>
          <w:b/>
          <w:sz w:val="24"/>
          <w:szCs w:val="24"/>
        </w:rPr>
        <w:t>t</w:t>
      </w:r>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r w:rsidR="00140D23">
        <w:rPr>
          <w:rFonts w:ascii="Arial" w:hAnsi="Arial" w:cs="Arial"/>
          <w:b/>
          <w:sz w:val="24"/>
          <w:szCs w:val="24"/>
        </w:rPr>
        <w:t>: Parsing the contributions of host differentiation, domestication and pathogen variation</w:t>
      </w:r>
      <w:r w:rsidRPr="008C1BDB">
        <w:rPr>
          <w:rFonts w:ascii="Arial" w:hAnsi="Arial" w:cs="Arial"/>
          <w:b/>
          <w:sz w:val="24"/>
          <w:szCs w:val="24"/>
        </w:rPr>
        <w:t xml:space="preserve"> </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2CD353E" w:rsidR="000F79B1" w:rsidRDefault="00140D23" w:rsidP="00E65FA1">
      <w:pPr>
        <w:spacing w:line="360" w:lineRule="auto"/>
        <w:ind w:firstLine="720"/>
        <w:rPr>
          <w:rFonts w:ascii="Arial" w:hAnsi="Arial" w:cs="Arial"/>
          <w:sz w:val="24"/>
          <w:szCs w:val="24"/>
        </w:rPr>
      </w:pPr>
      <w:r>
        <w:rPr>
          <w:rFonts w:ascii="Arial" w:hAnsi="Arial" w:cs="Arial"/>
          <w:sz w:val="24"/>
          <w:szCs w:val="24"/>
        </w:rPr>
        <w:t>While the impact</w:t>
      </w:r>
      <w:r w:rsidR="00B45225">
        <w:rPr>
          <w:rFonts w:ascii="Arial" w:hAnsi="Arial" w:cs="Arial"/>
          <w:sz w:val="24"/>
          <w:szCs w:val="24"/>
        </w:rPr>
        <w:t>s</w:t>
      </w:r>
      <w:r>
        <w:rPr>
          <w:rFonts w:ascii="Arial" w:hAnsi="Arial" w:cs="Arial"/>
          <w:sz w:val="24"/>
          <w:szCs w:val="24"/>
        </w:rPr>
        <w:t xml:space="preserve"> of </w:t>
      </w:r>
      <w:r w:rsidR="00B45225">
        <w:rPr>
          <w:rFonts w:ascii="Arial" w:hAnsi="Arial" w:cs="Arial"/>
          <w:sz w:val="24"/>
          <w:szCs w:val="24"/>
        </w:rPr>
        <w:t xml:space="preserve">crop domestication </w:t>
      </w:r>
      <w:r>
        <w:rPr>
          <w:rFonts w:ascii="Arial" w:hAnsi="Arial" w:cs="Arial"/>
          <w:sz w:val="24"/>
          <w:szCs w:val="24"/>
        </w:rPr>
        <w:t>on specialist pathogens are well-studied, less</w:t>
      </w:r>
      <w:r w:rsidR="003E70BE" w:rsidRPr="008C1BDB">
        <w:rPr>
          <w:rFonts w:ascii="Arial" w:hAnsi="Arial" w:cs="Arial"/>
          <w:sz w:val="24"/>
          <w:szCs w:val="24"/>
        </w:rPr>
        <w:t xml:space="preserve"> is known about </w:t>
      </w:r>
      <w:r>
        <w:rPr>
          <w:rFonts w:ascii="Arial" w:hAnsi="Arial" w:cs="Arial"/>
          <w:sz w:val="24"/>
          <w:szCs w:val="24"/>
        </w:rPr>
        <w:t>the interaction of crop variation and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r>
        <w:rPr>
          <w:rFonts w:ascii="Arial" w:hAnsi="Arial" w:cs="Arial"/>
          <w:sz w:val="24"/>
          <w:szCs w:val="24"/>
        </w:rPr>
        <w:t>genetic variation within a</w:t>
      </w:r>
      <w:r w:rsidR="003B3D0E">
        <w:rPr>
          <w:rFonts w:ascii="Arial" w:hAnsi="Arial" w:cs="Arial"/>
          <w:sz w:val="24"/>
          <w:szCs w:val="24"/>
        </w:rPr>
        <w:t xml:space="preserve"> </w:t>
      </w:r>
      <w:r w:rsidR="000A6823" w:rsidRPr="008C1BDB">
        <w:rPr>
          <w:rFonts w:ascii="Arial" w:hAnsi="Arial" w:cs="Arial"/>
          <w:sz w:val="24"/>
          <w:szCs w:val="24"/>
        </w:rPr>
        <w:t>crop</w:t>
      </w:r>
      <w:r w:rsidR="00702CED">
        <w:rPr>
          <w:rFonts w:ascii="Arial" w:hAnsi="Arial" w:cs="Arial"/>
          <w:sz w:val="24"/>
          <w:szCs w:val="24"/>
        </w:rPr>
        <w:t xml:space="preserve"> </w:t>
      </w:r>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r w:rsidRPr="008C1BDB">
        <w:rPr>
          <w:rFonts w:ascii="Arial" w:hAnsi="Arial" w:cs="Arial"/>
          <w:sz w:val="24"/>
          <w:szCs w:val="24"/>
        </w:rPr>
        <w:t xml:space="preserve">we infected a collection of wild and domesticated tomato accessions with a genetically diverse population of the generalist pathogen </w:t>
      </w:r>
      <w:r w:rsidRPr="008C1BDB">
        <w:rPr>
          <w:rFonts w:ascii="Arial" w:hAnsi="Arial" w:cs="Arial"/>
          <w:i/>
          <w:sz w:val="24"/>
          <w:szCs w:val="24"/>
        </w:rPr>
        <w:t>Botrytis cinerea</w:t>
      </w:r>
      <w:r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lycopersicum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pimpinellifolium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E87B0C">
        <w:rPr>
          <w:rFonts w:ascii="Arial" w:hAnsi="Arial" w:cs="Arial"/>
          <w:sz w:val="24"/>
          <w:szCs w:val="24"/>
        </w:rPr>
        <w:t xml:space="preserve"> </w:t>
      </w:r>
      <w:r w:rsidR="00397EE1">
        <w:rPr>
          <w:rFonts w:ascii="Arial" w:hAnsi="Arial" w:cs="Arial"/>
          <w:sz w:val="24"/>
          <w:szCs w:val="24"/>
        </w:rPr>
        <w:t>affected</w:t>
      </w:r>
      <w:r>
        <w:rPr>
          <w:rFonts w:ascii="Arial" w:hAnsi="Arial" w:cs="Arial"/>
          <w:sz w:val="24"/>
          <w:szCs w:val="24"/>
        </w:rPr>
        <w:t xml:space="preserve"> by large effects of the host and pathogen</w:t>
      </w:r>
      <w:r w:rsidR="00397EE1">
        <w:rPr>
          <w:rFonts w:ascii="Arial" w:hAnsi="Arial" w:cs="Arial"/>
          <w:sz w:val="24"/>
          <w:szCs w:val="24"/>
        </w:rPr>
        <w:t>’</w:t>
      </w:r>
      <w:r>
        <w:rPr>
          <w:rFonts w:ascii="Arial" w:hAnsi="Arial" w:cs="Arial"/>
          <w:sz w:val="24"/>
          <w:szCs w:val="24"/>
        </w:rPr>
        <w:t>s genotype</w:t>
      </w:r>
      <w:r w:rsidR="00397EE1">
        <w:rPr>
          <w:rFonts w:ascii="Arial" w:hAnsi="Arial" w:cs="Arial"/>
          <w:sz w:val="24"/>
          <w:szCs w:val="24"/>
        </w:rPr>
        <w:t>,</w:t>
      </w:r>
      <w:r>
        <w:rPr>
          <w:rFonts w:ascii="Arial" w:hAnsi="Arial" w:cs="Arial"/>
          <w:sz w:val="24"/>
          <w:szCs w:val="24"/>
        </w:rPr>
        <w:t xml:space="preserve"> with a much smaller contribution of domestication</w:t>
      </w:r>
      <w:r w:rsidR="00CF11DF" w:rsidRPr="008C1BDB">
        <w:rPr>
          <w:rFonts w:ascii="Arial" w:hAnsi="Arial" w:cs="Arial"/>
          <w:sz w:val="24"/>
          <w:szCs w:val="24"/>
        </w:rPr>
        <w:t xml:space="preserve">. </w:t>
      </w:r>
      <w:r>
        <w:rPr>
          <w:rFonts w:ascii="Arial" w:hAnsi="Arial" w:cs="Arial"/>
          <w:sz w:val="24"/>
          <w:szCs w:val="24"/>
        </w:rPr>
        <w:t>This pathogen collection also enables 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Pr>
          <w:rFonts w:ascii="Arial" w:hAnsi="Arial" w:cs="Arial"/>
          <w:sz w:val="24"/>
          <w:szCs w:val="24"/>
        </w:rPr>
        <w:t xml:space="preserve">. GWA in the pathogen showed that virulence is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r>
        <w:rPr>
          <w:rFonts w:ascii="Arial" w:hAnsi="Arial" w:cs="Arial"/>
          <w:sz w:val="24"/>
          <w:szCs w:val="24"/>
        </w:rPr>
        <w:t>and involves a diversity of mechanisms</w:t>
      </w:r>
      <w:r w:rsidR="008A5ED9" w:rsidRPr="008C1BDB">
        <w:rPr>
          <w:rFonts w:ascii="Arial" w:hAnsi="Arial" w:cs="Arial"/>
          <w:sz w:val="24"/>
          <w:szCs w:val="24"/>
        </w:rPr>
        <w:t xml:space="preserve">. </w:t>
      </w:r>
      <w:r w:rsidR="00B45225">
        <w:rPr>
          <w:rFonts w:ascii="Arial" w:hAnsi="Arial" w:cs="Arial"/>
          <w:sz w:val="24"/>
          <w:szCs w:val="24"/>
        </w:rPr>
        <w:t>B</w:t>
      </w:r>
      <w:r w:rsidR="005A32CB" w:rsidRPr="008C1BDB">
        <w:rPr>
          <w:rFonts w:ascii="Arial" w:hAnsi="Arial" w:cs="Arial"/>
          <w:sz w:val="24"/>
          <w:szCs w:val="24"/>
        </w:rPr>
        <w:t xml:space="preserve">reeding against this pathogen would </w:t>
      </w:r>
      <w:r w:rsidR="00B45225">
        <w:rPr>
          <w:rFonts w:ascii="Arial" w:hAnsi="Arial" w:cs="Arial"/>
          <w:sz w:val="24"/>
          <w:szCs w:val="24"/>
        </w:rPr>
        <w:t xml:space="preserve">likely </w:t>
      </w:r>
      <w:r w:rsidR="005A32CB" w:rsidRPr="008C1BDB">
        <w:rPr>
          <w:rFonts w:ascii="Arial" w:hAnsi="Arial" w:cs="Arial"/>
          <w:sz w:val="24"/>
          <w:szCs w:val="24"/>
        </w:rPr>
        <w:t xml:space="preserve">need to utilize </w:t>
      </w:r>
      <w:r w:rsidR="00397EE1">
        <w:rPr>
          <w:rFonts w:ascii="Arial" w:hAnsi="Arial" w:cs="Arial"/>
          <w:sz w:val="24"/>
          <w:szCs w:val="24"/>
        </w:rPr>
        <w:t>diverse</w:t>
      </w:r>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w:t>
      </w:r>
      <w:r w:rsidR="005A32CB" w:rsidRPr="008C1BDB">
        <w:rPr>
          <w:rFonts w:ascii="Arial" w:hAnsi="Arial" w:cs="Arial"/>
          <w:sz w:val="24"/>
          <w:szCs w:val="24"/>
        </w:rPr>
        <w:t xml:space="preserve">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allelic variation was </w:t>
      </w:r>
      <w:r w:rsidR="005A32CB" w:rsidRPr="008C1BDB">
        <w:rPr>
          <w:rFonts w:ascii="Arial" w:hAnsi="Arial" w:cs="Arial"/>
          <w:sz w:val="24"/>
          <w:szCs w:val="24"/>
        </w:rPr>
        <w:t>linked to altered virulence against the wild versus domesticated tomato</w:t>
      </w:r>
      <w:r w:rsidR="00397EE1">
        <w:rPr>
          <w:rFonts w:ascii="Arial" w:hAnsi="Arial" w:cs="Arial"/>
          <w:sz w:val="24"/>
          <w:szCs w:val="24"/>
        </w:rPr>
        <w:t>,</w:t>
      </w:r>
      <w:r>
        <w:rPr>
          <w:rFonts w:ascii="Arial" w:hAnsi="Arial" w:cs="Arial"/>
          <w:sz w:val="24"/>
          <w:szCs w:val="24"/>
        </w:rPr>
        <w:t xml:space="preserve"> as well as loci that could handle both groups</w:t>
      </w:r>
      <w:r w:rsidR="00CF11DF" w:rsidRPr="008C1BDB">
        <w:rPr>
          <w:rFonts w:ascii="Arial" w:hAnsi="Arial" w:cs="Arial"/>
          <w:sz w:val="24"/>
          <w:szCs w:val="24"/>
        </w:rPr>
        <w:t>.</w:t>
      </w:r>
      <w:r w:rsidR="00833029" w:rsidRPr="008C1BDB">
        <w:rPr>
          <w:rFonts w:ascii="Arial" w:hAnsi="Arial" w:cs="Arial"/>
          <w:sz w:val="24"/>
          <w:szCs w:val="24"/>
        </w:rPr>
        <w:t xml:space="preserve"> This generalist pathogen already has </w:t>
      </w:r>
      <w:r w:rsidR="00BD5B47">
        <w:rPr>
          <w:rFonts w:ascii="Arial" w:hAnsi="Arial" w:cs="Arial"/>
          <w:sz w:val="24"/>
          <w:szCs w:val="24"/>
        </w:rPr>
        <w:t>a large collection of</w:t>
      </w:r>
      <w:r w:rsidR="00833029" w:rsidRPr="008C1BDB">
        <w:rPr>
          <w:rFonts w:ascii="Arial" w:hAnsi="Arial" w:cs="Arial"/>
          <w:sz w:val="24"/>
          <w:szCs w:val="24"/>
        </w:rPr>
        <w:t xml:space="preserve"> allelic variation </w:t>
      </w:r>
      <w:r w:rsidR="00BD5B47">
        <w:rPr>
          <w:rFonts w:ascii="Arial" w:hAnsi="Arial" w:cs="Arial"/>
          <w:sz w:val="24"/>
          <w:szCs w:val="24"/>
        </w:rPr>
        <w:t>that must be considered when designing a breeding program</w:t>
      </w:r>
      <w:r w:rsidR="00833029" w:rsidRPr="008C1BDB">
        <w:rPr>
          <w:rFonts w:ascii="Arial" w:hAnsi="Arial" w:cs="Arial"/>
          <w:sz w:val="24"/>
          <w:szCs w:val="24"/>
        </w:rPr>
        <w:t>.</w:t>
      </w:r>
      <w:r w:rsidR="005A32CB" w:rsidRPr="008C1BDB">
        <w:rPr>
          <w:rFonts w:ascii="Arial" w:hAnsi="Arial" w:cs="Arial"/>
          <w:sz w:val="24"/>
          <w:szCs w:val="24"/>
        </w:rPr>
        <w:t xml:space="preserve"> </w:t>
      </w: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Dangl and Jones 2001, Jones and Dangl 2006, Dodds and Rathjen 2010, </w:t>
      </w:r>
      <w:r w:rsidR="009B208D" w:rsidRPr="008C1BDB">
        <w:rPr>
          <w:rFonts w:ascii="Arial" w:hAnsi="Arial" w:cs="Arial"/>
          <w:noProof/>
          <w:sz w:val="24"/>
          <w:szCs w:val="24"/>
        </w:rPr>
        <w:lastRenderedPageBreak/>
        <w:t>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58048BE"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w:t>
      </w:r>
      <w:r w:rsidR="00E00320" w:rsidRPr="008C1BDB">
        <w:rPr>
          <w:rFonts w:ascii="Arial" w:hAnsi="Arial" w:cs="Arial"/>
          <w:sz w:val="24"/>
          <w:szCs w:val="24"/>
        </w:rPr>
        <w:lastRenderedPageBreak/>
        <w:t>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13A1724F" w:rsidR="009836A7" w:rsidRPr="008C1BDB" w:rsidRDefault="00FF332B" w:rsidP="00E65FA1">
      <w:pPr>
        <w:spacing w:line="360" w:lineRule="auto"/>
        <w:ind w:firstLine="720"/>
        <w:rPr>
          <w:rFonts w:ascii="Arial" w:hAnsi="Arial" w:cs="Arial"/>
          <w:sz w:val="24"/>
          <w:szCs w:val="24"/>
        </w:rPr>
      </w:pPr>
      <w:r>
        <w:rPr>
          <w:rFonts w:ascii="Arial" w:hAnsi="Arial" w:cs="Arial"/>
          <w:sz w:val="24"/>
          <w:szCs w:val="24"/>
        </w:rPr>
        <w:t>Domestication of crop plants is a</w:t>
      </w:r>
      <w:r w:rsidRPr="008C1BDB">
        <w:rPr>
          <w:rFonts w:ascii="Arial" w:hAnsi="Arial" w:cs="Arial"/>
          <w:sz w:val="24"/>
          <w:szCs w:val="24"/>
        </w:rPr>
        <w:t xml:space="preserve"> </w:t>
      </w:r>
      <w:r w:rsidR="00DD787D" w:rsidRPr="008C1BDB">
        <w:rPr>
          <w:rFonts w:ascii="Arial" w:hAnsi="Arial" w:cs="Arial"/>
          <w:sz w:val="24"/>
          <w:szCs w:val="24"/>
        </w:rPr>
        <w:t>key evolutionary process in plants that has affected resistance to specialist pathogen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r>
        <w:rPr>
          <w:rFonts w:ascii="Arial" w:hAnsi="Arial" w:cs="Arial"/>
          <w:sz w:val="24"/>
          <w:szCs w:val="24"/>
        </w:rPr>
        <w:t>reduced</w:t>
      </w:r>
      <w:r w:rsidRPr="008C1BDB">
        <w:rPr>
          <w:rFonts w:ascii="Arial" w:hAnsi="Arial" w:cs="Arial"/>
          <w:sz w:val="24"/>
          <w:szCs w:val="24"/>
        </w:rPr>
        <w:t xml:space="preserve"> </w:t>
      </w:r>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r w:rsidR="00BD5B47">
        <w:rPr>
          <w:rFonts w:ascii="Arial" w:hAnsi="Arial" w:cs="Arial"/>
          <w:sz w:val="24"/>
          <w:szCs w:val="24"/>
        </w:rPr>
        <w:t xml:space="preserve"> quantify the effect of domestication on a broad generalist pathogen in comparison to the rest of the crop</w:t>
      </w:r>
      <w:r w:rsidR="00397EE1">
        <w:rPr>
          <w:rFonts w:ascii="Arial" w:hAnsi="Arial" w:cs="Arial"/>
          <w:sz w:val="24"/>
          <w:szCs w:val="24"/>
        </w:rPr>
        <w:t>’</w:t>
      </w:r>
      <w:r w:rsidR="00BD5B47">
        <w:rPr>
          <w:rFonts w:ascii="Arial" w:hAnsi="Arial" w:cs="Arial"/>
          <w:sz w:val="24"/>
          <w:szCs w:val="24"/>
        </w:rPr>
        <w:t>s standing variation to test how and if</w:t>
      </w:r>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9591989"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r w:rsidR="00FF332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r w:rsidR="00FF332B">
        <w:rPr>
          <w:rFonts w:ascii="Arial" w:hAnsi="Arial" w:cs="Arial"/>
          <w:sz w:val="24"/>
          <w:szCs w:val="24"/>
        </w:rPr>
        <w:t>,</w:t>
      </w:r>
      <w:r w:rsidRPr="008C1BDB">
        <w:rPr>
          <w:rFonts w:ascii="Arial" w:hAnsi="Arial" w:cs="Arial"/>
          <w:sz w:val="24"/>
          <w:szCs w:val="24"/>
        </w:rPr>
        <w:t xml:space="preserve"> from bryophytes to eudicots</w:t>
      </w:r>
      <w:r w:rsidR="00FF332B">
        <w:rPr>
          <w:rFonts w:ascii="Arial" w:hAnsi="Arial" w:cs="Arial"/>
          <w:sz w:val="24"/>
          <w:szCs w:val="24"/>
        </w:rPr>
        <w:t>,</w:t>
      </w:r>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 xml:space="preserve">(Deighton, Muckenschnabel et al. 2001, </w:t>
      </w:r>
      <w:r w:rsidR="00BD5B47" w:rsidRPr="008C1BDB">
        <w:rPr>
          <w:rFonts w:ascii="Arial" w:hAnsi="Arial" w:cs="Arial"/>
          <w:noProof/>
          <w:sz w:val="24"/>
          <w:szCs w:val="24"/>
        </w:rPr>
        <w:lastRenderedPageBreak/>
        <w:t>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BD5B47">
        <w:rPr>
          <w:rFonts w:ascii="Arial" w:hAnsi="Arial" w:cs="Arial"/>
          <w:sz w:val="24"/>
          <w:szCs w:val="24"/>
        </w:rPr>
        <w:t>This standing diversity in</w:t>
      </w:r>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22052D">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22052D">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r w:rsidR="001B13C4">
        <w:rPr>
          <w:rFonts w:ascii="Arial" w:hAnsi="Arial" w:cs="Arial"/>
          <w:sz w:val="24"/>
          <w:szCs w:val="24"/>
        </w:rPr>
        <w:t>,</w:t>
      </w:r>
      <w:r w:rsidR="003F292E" w:rsidRPr="008C1BDB">
        <w:rPr>
          <w:rFonts w:ascii="Arial" w:hAnsi="Arial" w:cs="Arial"/>
          <w:sz w:val="24"/>
          <w:szCs w:val="24"/>
        </w:rPr>
        <w:t xml:space="preserve"> </w:t>
      </w:r>
      <w:r w:rsidR="0081659F">
        <w:rPr>
          <w:rFonts w:ascii="Arial" w:hAnsi="Arial" w:cs="Arial"/>
          <w:sz w:val="24"/>
          <w:szCs w:val="24"/>
        </w:rPr>
        <w:t>37</w:t>
      </w:r>
      <w:r w:rsidR="00DC7B96" w:rsidRPr="008C1BDB">
        <w:rPr>
          <w:rFonts w:ascii="Arial" w:hAnsi="Arial" w:cs="Arial"/>
          <w:sz w:val="24"/>
          <w:szCs w:val="24"/>
        </w:rPr>
        <w:t xml:space="preserve"> SNP/kb</w:t>
      </w:r>
      <w:r w:rsidR="00CA37C4" w:rsidRPr="008C1BDB">
        <w:rPr>
          <w:rFonts w:ascii="Arial" w:hAnsi="Arial" w:cs="Arial"/>
          <w:sz w:val="24"/>
          <w:szCs w:val="24"/>
        </w:rPr>
        <w:t>,</w:t>
      </w:r>
      <w:r w:rsidR="00A01C5A" w:rsidRPr="008C1BDB">
        <w:rPr>
          <w:rFonts w:ascii="Arial" w:hAnsi="Arial" w:cs="Arial"/>
          <w:sz w:val="24"/>
          <w:szCs w:val="24"/>
        </w:rPr>
        <w:t xml:space="preserve"> </w:t>
      </w:r>
      <w:r w:rsidR="00796342" w:rsidRPr="008C1BDB">
        <w:rPr>
          <w:rFonts w:ascii="Arial" w:hAnsi="Arial" w:cs="Arial"/>
          <w:sz w:val="24"/>
          <w:szCs w:val="24"/>
        </w:rPr>
        <w:t xml:space="preserve">is </w:t>
      </w:r>
      <w:r w:rsidR="0081659F">
        <w:rPr>
          <w:rFonts w:ascii="Arial" w:hAnsi="Arial" w:cs="Arial"/>
          <w:sz w:val="24"/>
          <w:szCs w:val="24"/>
        </w:rPr>
        <w:t xml:space="preserve">much </w:t>
      </w:r>
      <w:r w:rsidR="00796342" w:rsidRPr="008C1BDB">
        <w:rPr>
          <w:rFonts w:ascii="Arial" w:hAnsi="Arial" w:cs="Arial"/>
          <w:sz w:val="24"/>
          <w:szCs w:val="24"/>
        </w:rPr>
        <w:t>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81659F">
        <w:rPr>
          <w:rFonts w:ascii="Arial" w:hAnsi="Arial" w:cs="Arial"/>
          <w:sz w:val="24"/>
          <w:szCs w:val="24"/>
        </w:rPr>
        <w:t>,</w:t>
      </w:r>
      <w:r w:rsidR="0081659F">
        <w:rPr>
          <w:rFonts w:ascii="Arial" w:hAnsi="Arial" w:cs="Arial"/>
          <w:i/>
          <w:sz w:val="24"/>
          <w:szCs w:val="24"/>
        </w:rPr>
        <w:t xml:space="preserve"> </w:t>
      </w:r>
      <w:r w:rsidR="0081659F">
        <w:rPr>
          <w:rFonts w:ascii="Arial" w:hAnsi="Arial" w:cs="Arial"/>
          <w:sz w:val="24"/>
          <w:szCs w:val="24"/>
        </w:rPr>
        <w:t xml:space="preserve">12.3 SNP/kb in the wheat stem rust pathogen </w:t>
      </w:r>
      <w:r w:rsidR="0081659F">
        <w:rPr>
          <w:rFonts w:ascii="Arial" w:hAnsi="Arial" w:cs="Arial"/>
          <w:i/>
          <w:sz w:val="24"/>
          <w:szCs w:val="24"/>
        </w:rPr>
        <w:t xml:space="preserve">Puccinia </w:t>
      </w:r>
      <w:proofErr w:type="spellStart"/>
      <w:r w:rsidR="0081659F">
        <w:rPr>
          <w:rFonts w:ascii="Arial" w:hAnsi="Arial" w:cs="Arial"/>
          <w:i/>
          <w:sz w:val="24"/>
          <w:szCs w:val="24"/>
        </w:rPr>
        <w:t>graminis</w:t>
      </w:r>
      <w:proofErr w:type="spellEnd"/>
      <w:r w:rsidR="0081659F">
        <w:rPr>
          <w:rFonts w:ascii="Arial" w:hAnsi="Arial" w:cs="Arial"/>
          <w:sz w:val="24"/>
          <w:szCs w:val="24"/>
        </w:rPr>
        <w:t xml:space="preserve"> f. sp. </w:t>
      </w:r>
      <w:proofErr w:type="spellStart"/>
      <w:r w:rsidR="0081659F">
        <w:rPr>
          <w:rFonts w:ascii="Arial" w:hAnsi="Arial" w:cs="Arial"/>
          <w:i/>
          <w:sz w:val="24"/>
          <w:szCs w:val="24"/>
        </w:rPr>
        <w:t>tritici</w:t>
      </w:r>
      <w:proofErr w:type="spellEnd"/>
      <w:r w:rsidR="00DC7B96" w:rsidRPr="008C1BDB">
        <w:rPr>
          <w:rFonts w:ascii="Arial" w:hAnsi="Arial" w:cs="Arial"/>
          <w:sz w:val="24"/>
          <w:szCs w:val="24"/>
        </w:rPr>
        <w:t>)</w:t>
      </w:r>
      <w:r w:rsidR="0081659F">
        <w:rPr>
          <w:rFonts w:ascii="Arial" w:hAnsi="Arial" w:cs="Arial"/>
          <w:sz w:val="24"/>
          <w:szCs w:val="24"/>
        </w:rPr>
        <w:t xml:space="preserve"> and human pathogens (3-6 SNP/kb in </w:t>
      </w:r>
      <w:r w:rsidR="0081659F">
        <w:rPr>
          <w:rFonts w:ascii="Arial" w:hAnsi="Arial" w:cs="Arial"/>
          <w:i/>
          <w:sz w:val="24"/>
          <w:szCs w:val="24"/>
        </w:rPr>
        <w:t>Mycobacterium tuberculosis)</w:t>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5B390E">
        <w:rPr>
          <w:rFonts w:ascii="Arial" w:hAnsi="Arial" w:cs="Arial"/>
          <w:sz w:val="24"/>
          <w:szCs w:val="24"/>
        </w:rPr>
        <w:t xml:space="preserve"> (</w:t>
      </w:r>
      <w:r w:rsidR="00DF5219">
        <w:rPr>
          <w:rFonts w:ascii="Arial" w:hAnsi="Arial" w:cs="Arial"/>
          <w:sz w:val="24"/>
          <w:szCs w:val="24"/>
        </w:rPr>
        <w:t xml:space="preserve">Supplemental Figure </w:t>
      </w:r>
      <w:r w:rsidR="00583E28">
        <w:rPr>
          <w:rFonts w:ascii="Arial" w:hAnsi="Arial" w:cs="Arial"/>
          <w:sz w:val="24"/>
          <w:szCs w:val="24"/>
        </w:rPr>
        <w:t>1</w:t>
      </w:r>
      <w:r w:rsidR="005B390E">
        <w:rPr>
          <w:rFonts w:ascii="Arial" w:hAnsi="Arial" w:cs="Arial"/>
          <w:sz w:val="24"/>
          <w:szCs w:val="24"/>
        </w:rPr>
        <w:t>)</w:t>
      </w:r>
      <w:r w:rsidR="00B248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w:t>
      </w:r>
      <w:proofErr w:type="gramStart"/>
      <w:r w:rsidR="001B13C4" w:rsidRPr="008C1BDB">
        <w:rPr>
          <w:rFonts w:ascii="Arial" w:hAnsi="Arial" w:cs="Arial"/>
          <w:sz w:val="24"/>
          <w:szCs w:val="24"/>
        </w:rPr>
        <w:t>virulence</w:t>
      </w:r>
      <w:r w:rsidR="001B13C4">
        <w:rPr>
          <w:rFonts w:ascii="Arial" w:hAnsi="Arial" w:cs="Arial"/>
          <w:sz w:val="24"/>
          <w:szCs w:val="24"/>
        </w:rPr>
        <w:t xml:space="preserve"> </w:t>
      </w:r>
      <w:r w:rsidR="00D3121D" w:rsidRPr="008C1BDB">
        <w:rPr>
          <w:rFonts w:ascii="Arial" w:hAnsi="Arial" w:cs="Arial"/>
          <w:sz w:val="24"/>
          <w:szCs w:val="24"/>
        </w:rPr>
        <w:t>.</w:t>
      </w:r>
      <w:proofErr w:type="gramEnd"/>
    </w:p>
    <w:p w14:paraId="52C2E367" w14:textId="5985CBD4"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 xml:space="preserve">(Dıaz, ten Have et al. 2002, Finkers, van Heusden et al. 2007, </w:t>
      </w:r>
      <w:r w:rsidR="00042D5F" w:rsidRPr="008C1BDB">
        <w:rPr>
          <w:rFonts w:ascii="Arial" w:hAnsi="Arial" w:cs="Arial"/>
          <w:noProof/>
          <w:sz w:val="24"/>
          <w:szCs w:val="24"/>
        </w:rPr>
        <w:lastRenderedPageBreak/>
        <w:t>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090A18">
        <w:rPr>
          <w:rFonts w:ascii="Arial" w:hAnsi="Arial" w:cs="Arial"/>
          <w:sz w:val="24"/>
          <w:szCs w:val="24"/>
        </w:rPr>
        <w:t>diversity</w:t>
      </w:r>
      <w:r w:rsidR="00090A18" w:rsidRPr="008C1BDB">
        <w:rPr>
          <w:rFonts w:ascii="Arial" w:hAnsi="Arial" w:cs="Arial"/>
          <w:sz w:val="24"/>
          <w:szCs w:val="24"/>
        </w:rPr>
        <w:t xml:space="preserve"> </w:t>
      </w:r>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r w:rsidR="005E4813">
        <w:rPr>
          <w:rFonts w:ascii="Arial" w:hAnsi="Arial" w:cs="Arial"/>
          <w:sz w:val="24"/>
          <w:szCs w:val="24"/>
        </w:rPr>
        <w:t xml:space="preserve">from other systems </w:t>
      </w:r>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r w:rsidR="009F5CE5">
        <w:rPr>
          <w:rFonts w:ascii="Arial" w:hAnsi="Arial" w:cs="Arial"/>
          <w:sz w:val="24"/>
          <w:szCs w:val="24"/>
        </w:rPr>
        <w:t xml:space="preserve">domesticated </w:t>
      </w:r>
      <w:r w:rsidR="00F442A5" w:rsidRPr="008C1BDB">
        <w:rPr>
          <w:rFonts w:ascii="Arial" w:hAnsi="Arial" w:cs="Arial"/>
          <w:sz w:val="24"/>
          <w:szCs w:val="24"/>
        </w:rPr>
        <w:t xml:space="preserve">crop </w:t>
      </w:r>
      <w:r w:rsidR="009F5CE5">
        <w:rPr>
          <w:rFonts w:ascii="Arial" w:hAnsi="Arial" w:cs="Arial"/>
          <w:sz w:val="24"/>
          <w:szCs w:val="24"/>
        </w:rPr>
        <w:t>variation</w:t>
      </w:r>
      <w:r w:rsidR="009F5CE5" w:rsidRPr="008C1BDB">
        <w:rPr>
          <w:rFonts w:ascii="Arial" w:hAnsi="Arial" w:cs="Arial"/>
          <w:sz w:val="24"/>
          <w:szCs w:val="24"/>
        </w:rPr>
        <w:t xml:space="preserve"> </w:t>
      </w:r>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0C918C21"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S. lycopersicum</w:t>
      </w:r>
      <w:r w:rsidR="00F442A5" w:rsidRPr="008C1BDB">
        <w:rPr>
          <w:rFonts w:ascii="Arial" w:hAnsi="Arial" w:cs="Arial"/>
          <w:sz w:val="24"/>
          <w:szCs w:val="24"/>
        </w:rPr>
        <w:t xml:space="preserve">, and wild tomato, </w:t>
      </w:r>
      <w:r w:rsidR="00D02CC3" w:rsidRPr="008C1BDB">
        <w:rPr>
          <w:rFonts w:ascii="Arial" w:hAnsi="Arial" w:cs="Arial"/>
          <w:i/>
          <w:sz w:val="24"/>
          <w:szCs w:val="24"/>
        </w:rPr>
        <w:t>S. pimpinellifolium</w:t>
      </w:r>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ild tomato species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r w:rsidR="005E4813">
        <w:rPr>
          <w:rFonts w:ascii="Arial" w:hAnsi="Arial" w:cs="Arial"/>
          <w:i/>
          <w:sz w:val="24"/>
          <w:szCs w:val="24"/>
        </w:rPr>
        <w:t xml:space="preserve">S. lycopersicum </w:t>
      </w:r>
      <w:r w:rsidR="005E4813">
        <w:rPr>
          <w:rFonts w:ascii="Arial" w:hAnsi="Arial" w:cs="Arial"/>
          <w:sz w:val="24"/>
          <w:szCs w:val="24"/>
        </w:rPr>
        <w:t xml:space="preserve">and </w:t>
      </w:r>
      <w:r w:rsidR="005E4813">
        <w:rPr>
          <w:rFonts w:ascii="Arial" w:hAnsi="Arial" w:cs="Arial"/>
          <w:i/>
          <w:sz w:val="24"/>
          <w:szCs w:val="24"/>
        </w:rPr>
        <w:t>S. pimpinellifolium</w:t>
      </w:r>
      <w:r w:rsidR="002579BB" w:rsidRPr="008C1BDB">
        <w:rPr>
          <w:rFonts w:ascii="Arial" w:hAnsi="Arial" w:cs="Arial"/>
          <w:sz w:val="24"/>
          <w:szCs w:val="24"/>
        </w:rPr>
        <w:t xml:space="preserve">. </w:t>
      </w:r>
      <w:r w:rsidR="00F442A5" w:rsidRPr="008C1BDB">
        <w:rPr>
          <w:rFonts w:ascii="Arial" w:hAnsi="Arial" w:cs="Arial"/>
          <w:sz w:val="24"/>
          <w:szCs w:val="24"/>
        </w:rPr>
        <w:t>We conducted genome-</w:t>
      </w:r>
      <w:r w:rsidR="00F442A5" w:rsidRPr="008C1BDB">
        <w:rPr>
          <w:rFonts w:ascii="Arial" w:hAnsi="Arial" w:cs="Arial"/>
          <w:sz w:val="24"/>
          <w:szCs w:val="24"/>
        </w:rPr>
        <w:lastRenderedPageBreak/>
        <w:t xml:space="preserv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Our </w:t>
      </w:r>
      <w:r w:rsidR="006D3830">
        <w:rPr>
          <w:rFonts w:ascii="Arial" w:hAnsi="Arial" w:cs="Arial"/>
          <w:sz w:val="24"/>
          <w:szCs w:val="24"/>
        </w:rPr>
        <w:t xml:space="preserve">previously-sampled </w:t>
      </w:r>
      <w:r w:rsidR="00687CC3">
        <w:rPr>
          <w:rFonts w:ascii="Arial" w:hAnsi="Arial" w:cs="Arial"/>
          <w:sz w:val="24"/>
          <w:szCs w:val="24"/>
        </w:rPr>
        <w:t xml:space="preserve">isolate </w:t>
      </w:r>
      <w:r w:rsidR="006D3830">
        <w:rPr>
          <w:rFonts w:ascii="Arial" w:hAnsi="Arial" w:cs="Arial"/>
          <w:sz w:val="24"/>
          <w:szCs w:val="24"/>
        </w:rPr>
        <w:t>collection includes genetic diversity across 272,672 SNPs (</w:t>
      </w:r>
      <w:r w:rsidR="00DF5219">
        <w:rPr>
          <w:rFonts w:ascii="Arial" w:hAnsi="Arial" w:cs="Arial"/>
          <w:sz w:val="24"/>
          <w:szCs w:val="24"/>
        </w:rPr>
        <w:t xml:space="preserve">Supplemental Figure </w:t>
      </w:r>
      <w:r w:rsidR="00583E28">
        <w:rPr>
          <w:rFonts w:ascii="Arial" w:hAnsi="Arial" w:cs="Arial"/>
          <w:sz w:val="24"/>
          <w:szCs w:val="24"/>
        </w:rPr>
        <w:t>1</w:t>
      </w:r>
      <w:r w:rsidR="006D3830">
        <w:rPr>
          <w:rFonts w:ascii="Arial" w:hAnsi="Arial" w:cs="Arial"/>
          <w:sz w:val="24"/>
          <w:szCs w:val="24"/>
        </w:rPr>
        <w:t>)</w:t>
      </w:r>
      <w:r w:rsidR="00DC32A9">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6D3830">
        <w:rPr>
          <w:rFonts w:ascii="Arial" w:hAnsi="Arial" w:cs="Arial"/>
          <w:sz w:val="24"/>
          <w:szCs w:val="24"/>
        </w:rPr>
        <w:t xml:space="preserve">. </w:t>
      </w:r>
      <w:r w:rsidR="0041243A">
        <w:rPr>
          <w:rFonts w:ascii="Arial" w:hAnsi="Arial" w:cs="Arial"/>
          <w:sz w:val="24"/>
          <w:szCs w:val="24"/>
        </w:rPr>
        <w:t xml:space="preserve">We found that the genetic architecture of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86822C1"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9F5CE5">
        <w:rPr>
          <w:rFonts w:ascii="Arial" w:hAnsi="Arial" w:cs="Arial"/>
          <w:sz w:val="24"/>
          <w:szCs w:val="24"/>
        </w:rPr>
        <w:t xml:space="preserve">genetic variation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Solanum lycopersicum</w:t>
      </w:r>
      <w:r w:rsidR="009F5A9F" w:rsidRPr="008C1BDB">
        <w:rPr>
          <w:rFonts w:ascii="Arial" w:hAnsi="Arial" w:cs="Arial"/>
          <w:sz w:val="24"/>
          <w:szCs w:val="24"/>
        </w:rPr>
        <w:t xml:space="preserve"> and 6 wild </w:t>
      </w:r>
      <w:r w:rsidR="009F5A9F" w:rsidRPr="008C1BDB">
        <w:rPr>
          <w:rFonts w:ascii="Arial" w:hAnsi="Arial" w:cs="Arial"/>
          <w:i/>
          <w:sz w:val="24"/>
          <w:szCs w:val="24"/>
        </w:rPr>
        <w:t>S. pimpinellifolium</w:t>
      </w:r>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S. lycopersicum</w:t>
      </w:r>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r w:rsidR="00583E28">
        <w:rPr>
          <w:rFonts w:ascii="Arial" w:hAnsi="Arial" w:cs="Arial"/>
          <w:sz w:val="24"/>
          <w:szCs w:val="24"/>
        </w:rPr>
        <w:t>2</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D45A92">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 xml:space="preserve">Digital </w:t>
      </w:r>
      <w:r w:rsidRPr="008C1BDB">
        <w:rPr>
          <w:rFonts w:ascii="Arial" w:hAnsi="Arial" w:cs="Arial"/>
          <w:sz w:val="24"/>
          <w:szCs w:val="24"/>
        </w:rPr>
        <w:lastRenderedPageBreak/>
        <w:t>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17357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2"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2"/>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7E8D1F1" w14:textId="5812D901" w:rsidR="00E87B0C" w:rsidRPr="008C1BDB" w:rsidRDefault="00C2121E" w:rsidP="00A97C72">
      <w:pPr>
        <w:spacing w:line="360" w:lineRule="auto"/>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r w:rsidR="00DF7B40">
        <w:rPr>
          <w:rFonts w:ascii="Arial" w:hAnsi="Arial" w:cs="Arial"/>
          <w:sz w:val="24"/>
          <w:szCs w:val="24"/>
        </w:rPr>
        <w:t xml:space="preserve"> We use the linear measurement of lesion area for several reasons. First, </w:t>
      </w:r>
      <w:bookmarkStart w:id="3" w:name="_Hlk527991790"/>
      <w:r w:rsidR="00DF7B40">
        <w:rPr>
          <w:rFonts w:ascii="Arial" w:hAnsi="Arial" w:cs="Arial"/>
          <w:sz w:val="24"/>
          <w:szCs w:val="24"/>
        </w:rPr>
        <w:t>in previous work</w:t>
      </w:r>
      <w:r w:rsidR="00CF3D2C">
        <w:rPr>
          <w:rFonts w:ascii="Arial" w:hAnsi="Arial" w:cs="Arial"/>
          <w:sz w:val="24"/>
          <w:szCs w:val="24"/>
        </w:rPr>
        <w:t xml:space="preserve"> 72 HPI </w:t>
      </w:r>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r w:rsidR="00CF3D2C">
        <w:rPr>
          <w:rFonts w:ascii="Arial" w:hAnsi="Arial" w:cs="Arial"/>
          <w:sz w:val="24"/>
          <w:szCs w:val="24"/>
        </w:rPr>
        <w:t>appears to enter a</w:t>
      </w:r>
      <w:r w:rsidR="00FC746F">
        <w:rPr>
          <w:rFonts w:ascii="Arial" w:hAnsi="Arial" w:cs="Arial"/>
          <w:sz w:val="24"/>
          <w:szCs w:val="24"/>
        </w:rPr>
        <w:t xml:space="preserve"> relatively </w:t>
      </w:r>
      <w:r w:rsidR="004929E3">
        <w:rPr>
          <w:rFonts w:ascii="Arial" w:hAnsi="Arial" w:cs="Arial"/>
          <w:sz w:val="24"/>
          <w:szCs w:val="24"/>
        </w:rPr>
        <w:t xml:space="preserve">linear </w:t>
      </w:r>
      <w:r w:rsidR="00CF3D2C">
        <w:rPr>
          <w:rFonts w:ascii="Arial" w:hAnsi="Arial" w:cs="Arial"/>
          <w:sz w:val="24"/>
          <w:szCs w:val="24"/>
        </w:rPr>
        <w:t xml:space="preserve">growth phas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r w:rsidR="00DF7B40">
        <w:rPr>
          <w:rFonts w:ascii="Arial" w:hAnsi="Arial" w:cs="Arial"/>
          <w:sz w:val="24"/>
          <w:szCs w:val="24"/>
        </w:rPr>
        <w:t xml:space="preserve">. Secondly, </w:t>
      </w:r>
      <w:r w:rsidR="00CF3D2C">
        <w:rPr>
          <w:rFonts w:ascii="Arial" w:hAnsi="Arial" w:cs="Arial"/>
          <w:sz w:val="24"/>
          <w:szCs w:val="24"/>
        </w:rPr>
        <w:t>previous research has</w:t>
      </w:r>
      <w:r w:rsidR="00DF7B40">
        <w:rPr>
          <w:rFonts w:ascii="Arial" w:hAnsi="Arial" w:cs="Arial"/>
          <w:sz w:val="24"/>
          <w:szCs w:val="24"/>
        </w:rPr>
        <w:t xml:space="preserve"> shown that the linear measurement behaves as a normally distributed trait</w:t>
      </w:r>
      <w:r w:rsidR="00480073">
        <w:rPr>
          <w:rFonts w:ascii="Arial" w:hAnsi="Arial" w:cs="Arial"/>
          <w:sz w:val="24"/>
          <w:szCs w:val="24"/>
        </w:rPr>
        <w:t xml:space="preserve"> </w: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 </w:instrText>
      </w:r>
      <w:r w:rsidR="00447D87">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Pr>
          <w:rFonts w:ascii="Arial" w:hAnsi="Arial" w:cs="Arial"/>
          <w:sz w:val="24"/>
          <w:szCs w:val="24"/>
        </w:rPr>
        <w:instrText xml:space="preserve"> ADDIN EN.CITE.DATA </w:instrText>
      </w:r>
      <w:r w:rsidR="00447D87">
        <w:rPr>
          <w:rFonts w:ascii="Arial" w:hAnsi="Arial" w:cs="Arial"/>
          <w:sz w:val="24"/>
          <w:szCs w:val="24"/>
        </w:rPr>
      </w:r>
      <w:r w:rsidR="00447D87">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Kliebenstein, Rowe et al. 2005, Corwin, Copeland et al. 2016, Atwell, Corwin et al. 2018, Fordyce, Soltis et al. 2018)</w:t>
      </w:r>
      <w:r w:rsidR="002345CD">
        <w:rPr>
          <w:rFonts w:ascii="Arial" w:hAnsi="Arial" w:cs="Arial"/>
          <w:sz w:val="24"/>
          <w:szCs w:val="24"/>
        </w:rPr>
        <w:fldChar w:fldCharType="end"/>
      </w:r>
      <w:r w:rsidR="00CF3D2C">
        <w:rPr>
          <w:rFonts w:ascii="Arial" w:hAnsi="Arial" w:cs="Arial"/>
          <w:sz w:val="24"/>
          <w:szCs w:val="24"/>
        </w:rPr>
        <w:t xml:space="preserve">. </w:t>
      </w:r>
      <w:r w:rsidR="00DF7B40">
        <w:rPr>
          <w:rFonts w:ascii="Arial" w:hAnsi="Arial" w:cs="Arial"/>
          <w:sz w:val="24"/>
          <w:szCs w:val="24"/>
        </w:rPr>
        <w:t xml:space="preserve">And finally, previous work has shown that Botrytis isolates display large variation in their unit biomass per lesion </w:t>
      </w:r>
      <w:r w:rsidR="00F31220">
        <w:rPr>
          <w:rFonts w:ascii="Arial" w:hAnsi="Arial" w:cs="Arial"/>
          <w:sz w:val="24"/>
          <w:szCs w:val="24"/>
        </w:rPr>
        <w:t xml:space="preserve">area </w:t>
      </w:r>
      <w:r w:rsidR="00DF7B40">
        <w:rPr>
          <w:rFonts w:ascii="Arial" w:hAnsi="Arial" w:cs="Arial"/>
          <w:sz w:val="24"/>
          <w:szCs w:val="24"/>
        </w:rPr>
        <w:t>and as such growth in biomass is not the sole factor driving this measure</w:t>
      </w:r>
      <w:r w:rsidR="00CF3D2C">
        <w:rPr>
          <w:rFonts w:ascii="Arial" w:hAnsi="Arial" w:cs="Arial"/>
          <w:sz w:val="24"/>
          <w:szCs w:val="24"/>
        </w:rPr>
        <w:t xml:space="preserv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r w:rsidR="00CF3D2C">
        <w:rPr>
          <w:rFonts w:ascii="Arial" w:hAnsi="Arial" w:cs="Arial"/>
          <w:sz w:val="24"/>
          <w:szCs w:val="24"/>
        </w:rPr>
        <w:t>.</w:t>
      </w:r>
      <w:bookmarkEnd w:id="3"/>
      <w:r w:rsidR="00CF3D2C">
        <w:rPr>
          <w:rFonts w:ascii="Arial" w:hAnsi="Arial" w:cs="Arial"/>
          <w:sz w:val="24"/>
          <w:szCs w:val="24"/>
        </w:rPr>
        <w:t xml:space="preserve">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 xml:space="preserve">0.67 </w:t>
      </w:r>
      <w:r w:rsidR="00561797" w:rsidRPr="008C1BDB">
        <w:rPr>
          <w:rFonts w:ascii="Arial" w:hAnsi="Arial" w:cs="Arial"/>
          <w:sz w:val="24"/>
          <w:szCs w:val="24"/>
        </w:rPr>
        <w:lastRenderedPageBreak/>
        <w:t>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r w:rsidR="00802355">
        <w:rPr>
          <w:rFonts w:ascii="Arial" w:hAnsi="Arial" w:cs="Arial"/>
          <w:sz w:val="24"/>
          <w:szCs w:val="24"/>
        </w:rPr>
        <w:t xml:space="preserve">on tomato </w:t>
      </w:r>
      <w:r w:rsidR="00A2119C">
        <w:rPr>
          <w:rFonts w:ascii="Arial" w:hAnsi="Arial" w:cs="Arial"/>
          <w:sz w:val="24"/>
          <w:szCs w:val="24"/>
        </w:rPr>
        <w:t>showed a weak positive</w:t>
      </w:r>
      <w:r w:rsidR="00802355">
        <w:rPr>
          <w:rFonts w:ascii="Arial" w:hAnsi="Arial" w:cs="Arial"/>
          <w:sz w:val="24"/>
          <w:szCs w:val="24"/>
        </w:rPr>
        <w:t xml:space="preserve"> correlat</w:t>
      </w:r>
      <w:r w:rsidR="00A2119C">
        <w:rPr>
          <w:rFonts w:ascii="Arial" w:hAnsi="Arial" w:cs="Arial"/>
          <w:sz w:val="24"/>
          <w:szCs w:val="24"/>
        </w:rPr>
        <w:t>ion</w:t>
      </w:r>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both on domesticated tomato (r=0.247, p=</w:t>
      </w:r>
      <w:r w:rsidR="00802355" w:rsidRPr="00802355">
        <w:t xml:space="preserve"> </w:t>
      </w:r>
      <w:r w:rsidR="00802355" w:rsidRPr="00802355">
        <w:rPr>
          <w:rFonts w:ascii="Arial" w:hAnsi="Arial" w:cs="Arial"/>
          <w:sz w:val="24"/>
          <w:szCs w:val="24"/>
        </w:rPr>
        <w:t>0.003</w:t>
      </w:r>
      <w:r w:rsidR="00802355">
        <w:rPr>
          <w:rFonts w:ascii="Arial" w:hAnsi="Arial" w:cs="Arial"/>
          <w:sz w:val="24"/>
          <w:szCs w:val="24"/>
        </w:rPr>
        <w:t>) and on wild tomato (r=0.301, p=</w:t>
      </w:r>
      <w:r w:rsidR="00802355" w:rsidRPr="00802355">
        <w:t xml:space="preserve"> </w:t>
      </w:r>
      <w:r w:rsidR="00802355" w:rsidRPr="00802355">
        <w:rPr>
          <w:rFonts w:ascii="Arial" w:hAnsi="Arial" w:cs="Arial"/>
          <w:sz w:val="24"/>
          <w:szCs w:val="24"/>
        </w:rPr>
        <w:t>0.016</w:t>
      </w:r>
      <w:r w:rsidR="00802355">
        <w:rPr>
          <w:rFonts w:ascii="Arial" w:hAnsi="Arial" w:cs="Arial"/>
          <w:sz w:val="24"/>
          <w:szCs w:val="24"/>
        </w:rPr>
        <w:t>)</w:t>
      </w:r>
      <w:r w:rsidR="00787E13">
        <w:rPr>
          <w:rFonts w:ascii="Arial" w:hAnsi="Arial" w:cs="Arial"/>
          <w:sz w:val="24"/>
          <w:szCs w:val="24"/>
        </w:rPr>
        <w:t xml:space="preserve"> (Supplemental Figure </w:t>
      </w:r>
      <w:r w:rsidR="00583E28">
        <w:rPr>
          <w:rFonts w:ascii="Arial" w:hAnsi="Arial" w:cs="Arial"/>
          <w:sz w:val="24"/>
          <w:szCs w:val="24"/>
        </w:rPr>
        <w:t>3</w:t>
      </w:r>
      <w:r w:rsidR="00787E13">
        <w:rPr>
          <w:rFonts w:ascii="Arial" w:hAnsi="Arial" w:cs="Arial"/>
          <w:sz w:val="24"/>
          <w:szCs w:val="24"/>
        </w:rPr>
        <w:t>)</w:t>
      </w:r>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r w:rsidR="00802355">
        <w:rPr>
          <w:rFonts w:ascii="Arial" w:hAnsi="Arial" w:cs="Arial"/>
          <w:sz w:val="24"/>
          <w:szCs w:val="24"/>
        </w:rPr>
        <w:t>.</w:t>
      </w:r>
      <w:r w:rsidR="00FD7EFA">
        <w:rPr>
          <w:rFonts w:ascii="Arial" w:hAnsi="Arial" w:cs="Arial"/>
          <w:sz w:val="24"/>
          <w:szCs w:val="24"/>
        </w:rPr>
        <w:t xml:space="preserve"> </w:t>
      </w:r>
      <w:r w:rsidR="00E87B0C">
        <w:rPr>
          <w:rFonts w:ascii="Arial" w:hAnsi="Arial" w:cs="Arial"/>
          <w:sz w:val="24"/>
          <w:szCs w:val="24"/>
        </w:rPr>
        <w:t>This lack of correlation s</w:t>
      </w:r>
      <w:r w:rsidR="00FD7EFA">
        <w:rPr>
          <w:rFonts w:ascii="Arial" w:hAnsi="Arial" w:cs="Arial"/>
          <w:sz w:val="24"/>
          <w:szCs w:val="24"/>
        </w:rPr>
        <w:t>uggest</w:t>
      </w:r>
      <w:r w:rsidR="00E87B0C">
        <w:rPr>
          <w:rFonts w:ascii="Arial" w:hAnsi="Arial" w:cs="Arial"/>
          <w:sz w:val="24"/>
          <w:szCs w:val="24"/>
        </w:rPr>
        <w:t>s</w:t>
      </w:r>
      <w:r w:rsidR="00FD7EFA">
        <w:rPr>
          <w:rFonts w:ascii="Arial" w:hAnsi="Arial" w:cs="Arial"/>
          <w:sz w:val="24"/>
          <w:szCs w:val="24"/>
        </w:rPr>
        <w:t xml:space="preserve"> th</w:t>
      </w:r>
      <w:r w:rsidR="00E87B0C">
        <w:rPr>
          <w:rFonts w:ascii="Arial" w:hAnsi="Arial" w:cs="Arial"/>
          <w:sz w:val="24"/>
          <w:szCs w:val="24"/>
        </w:rPr>
        <w:t>e presence of</w:t>
      </w:r>
      <w:r w:rsidR="00FD7EFA">
        <w:rPr>
          <w:rFonts w:ascii="Arial" w:hAnsi="Arial" w:cs="Arial"/>
          <w:sz w:val="24"/>
          <w:szCs w:val="24"/>
        </w:rPr>
        <w:t xml:space="preserve"> </w:t>
      </w:r>
      <w:r w:rsidR="00E87B0C">
        <w:rPr>
          <w:rFonts w:ascii="Arial" w:hAnsi="Arial" w:cs="Arial"/>
          <w:sz w:val="24"/>
          <w:szCs w:val="24"/>
        </w:rPr>
        <w:t xml:space="preserve">both </w:t>
      </w:r>
      <w:r w:rsidR="00FD7EFA">
        <w:rPr>
          <w:rFonts w:ascii="Arial" w:hAnsi="Arial" w:cs="Arial"/>
          <w:sz w:val="24"/>
          <w:szCs w:val="24"/>
        </w:rPr>
        <w:t xml:space="preserve">shared and unique mechanisms of quantitative virulence </w:t>
      </w:r>
      <w:r w:rsidR="00E87B0C">
        <w:rPr>
          <w:rFonts w:ascii="Arial" w:hAnsi="Arial" w:cs="Arial"/>
          <w:sz w:val="24"/>
          <w:szCs w:val="24"/>
        </w:rPr>
        <w:t>i</w:t>
      </w:r>
      <w:r w:rsidR="00FD7EFA">
        <w:rPr>
          <w:rFonts w:ascii="Arial" w:hAnsi="Arial" w:cs="Arial"/>
          <w:sz w:val="24"/>
          <w:szCs w:val="24"/>
        </w:rPr>
        <w:t>n the two species.</w:t>
      </w:r>
    </w:p>
    <w:p w14:paraId="45B72C43" w14:textId="7F4481A0" w:rsidR="00082C15" w:rsidRPr="008C1BDB" w:rsidRDefault="00082C15" w:rsidP="00E65FA1">
      <w:pPr>
        <w:spacing w:line="360" w:lineRule="auto"/>
        <w:rPr>
          <w:rFonts w:ascii="Arial" w:hAnsi="Arial" w:cs="Arial"/>
          <w:b/>
          <w:sz w:val="24"/>
          <w:szCs w:val="24"/>
        </w:rPr>
      </w:pPr>
    </w:p>
    <w:p w14:paraId="74D23306" w14:textId="19D48232"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r w:rsidR="00B22B3C">
        <w:rPr>
          <w:rFonts w:ascii="Arial" w:hAnsi="Arial" w:cs="Arial"/>
          <w:b/>
          <w:sz w:val="24"/>
          <w:szCs w:val="24"/>
        </w:rPr>
        <w:t xml:space="preserve"> and </w:t>
      </w:r>
      <w:r w:rsidRPr="008C1BDB">
        <w:rPr>
          <w:rFonts w:ascii="Arial" w:hAnsi="Arial" w:cs="Arial"/>
          <w:b/>
          <w:sz w:val="24"/>
          <w:szCs w:val="24"/>
        </w:rPr>
        <w:t xml:space="preserve">Plant Genetics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7B3890F" w:rsidR="00505B78" w:rsidRPr="003E7B59" w:rsidRDefault="00127063" w:rsidP="003E7B59">
      <w:pPr>
        <w:spacing w:line="360" w:lineRule="auto"/>
        <w:rPr>
          <w:rFonts w:ascii="Arial" w:hAnsi="Arial" w:cs="Arial"/>
          <w:b/>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D02107">
        <w:rPr>
          <w:rFonts w:ascii="Arial" w:hAnsi="Arial" w:cs="Arial"/>
          <w:sz w:val="24"/>
          <w:szCs w:val="24"/>
        </w:rPr>
        <w:t>general linear</w:t>
      </w:r>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r w:rsidR="00D02107">
        <w:rPr>
          <w:rFonts w:ascii="Arial" w:hAnsi="Arial" w:cs="Arial"/>
          <w:sz w:val="24"/>
          <w:szCs w:val="24"/>
        </w:rPr>
        <w:t xml:space="preserve"> (</w:t>
      </w:r>
      <w:r w:rsidR="00D02107" w:rsidRPr="008C1BDB">
        <w:rPr>
          <w:rFonts w:ascii="Arial" w:hAnsi="Arial" w:cs="Arial"/>
          <w:sz w:val="24"/>
          <w:szCs w:val="24"/>
        </w:rPr>
        <w:t>R lme4 package;</w:t>
      </w:r>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r w:rsidR="00D02107">
        <w:rPr>
          <w:rFonts w:ascii="Arial" w:hAnsi="Arial" w:cs="Arial"/>
          <w:sz w:val="24"/>
          <w:szCs w:val="24"/>
        </w:rPr>
        <w:t>)</w:t>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B22B3C" w:rsidRPr="008C1BDB">
        <w:rPr>
          <w:rFonts w:ascii="Arial" w:hAnsi="Arial" w:cs="Arial"/>
          <w:sz w:val="24"/>
          <w:szCs w:val="24"/>
        </w:rPr>
        <w:t>pathogen genotype (isolate)</w:t>
      </w:r>
      <w:r w:rsidR="00B22B3C">
        <w:rPr>
          <w:rFonts w:ascii="Arial" w:hAnsi="Arial" w:cs="Arial"/>
          <w:sz w:val="24"/>
          <w:szCs w:val="24"/>
        </w:rPr>
        <w:t xml:space="preserve">,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r w:rsidR="00B22B3C">
        <w:rPr>
          <w:rFonts w:ascii="Arial" w:hAnsi="Arial" w:cs="Arial"/>
          <w:sz w:val="24"/>
          <w:szCs w:val="24"/>
        </w:rPr>
        <w:t xml:space="preserve">and </w:t>
      </w:r>
      <w:r w:rsidR="00B63A17" w:rsidRPr="008C1BDB">
        <w:rPr>
          <w:rFonts w:ascii="Arial" w:hAnsi="Arial" w:cs="Arial"/>
          <w:sz w:val="24"/>
          <w:szCs w:val="24"/>
        </w:rPr>
        <w:t>plant domestication status</w:t>
      </w:r>
      <w:r w:rsidR="00B22B3C">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B22B3C">
        <w:rPr>
          <w:rFonts w:ascii="Arial" w:hAnsi="Arial" w:cs="Arial"/>
          <w:sz w:val="24"/>
          <w:szCs w:val="24"/>
        </w:rPr>
        <w:t>each</w:t>
      </w:r>
      <w:r w:rsidR="00B447F3">
        <w:rPr>
          <w:rFonts w:ascii="Arial" w:hAnsi="Arial" w:cs="Arial"/>
          <w:sz w:val="24"/>
          <w:szCs w:val="24"/>
        </w:rPr>
        <w:t xml:space="preserve"> explaining approximately the same portion of the variance</w:t>
      </w:r>
      <w:r w:rsidR="00BD5B47">
        <w:rPr>
          <w:rFonts w:ascii="Arial" w:hAnsi="Arial" w:cs="Arial"/>
          <w:sz w:val="24"/>
          <w:szCs w:val="24"/>
        </w:rPr>
        <w:t xml:space="preserve"> </w:t>
      </w:r>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r w:rsidR="00BD5B47">
        <w:rPr>
          <w:rFonts w:ascii="Arial" w:hAnsi="Arial" w:cs="Arial"/>
          <w:sz w:val="24"/>
          <w:szCs w:val="24"/>
        </w:rPr>
        <w:t xml:space="preserve">while </w:t>
      </w:r>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r w:rsidR="00BD5B47">
        <w:rPr>
          <w:rFonts w:ascii="Arial" w:hAnsi="Arial" w:cs="Arial"/>
          <w:sz w:val="24"/>
          <w:szCs w:val="24"/>
        </w:rPr>
        <w:t>it was to a much lower level than the other factors</w:t>
      </w:r>
      <w:r w:rsidRPr="008C1BDB">
        <w:rPr>
          <w:rFonts w:ascii="Arial" w:hAnsi="Arial" w:cs="Arial"/>
          <w:sz w:val="24"/>
          <w:szCs w:val="24"/>
        </w:rPr>
        <w:t xml:space="preserve"> </w:t>
      </w:r>
      <w:r w:rsidR="00CA4ECA" w:rsidRPr="008C1BDB">
        <w:rPr>
          <w:rFonts w:ascii="Arial" w:hAnsi="Arial" w:cs="Arial"/>
          <w:sz w:val="24"/>
          <w:szCs w:val="24"/>
        </w:rPr>
        <w:t>(</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3E7B59">
        <w:rPr>
          <w:rFonts w:ascii="Arial" w:hAnsi="Arial" w:cs="Arial"/>
          <w:sz w:val="24"/>
          <w:szCs w:val="24"/>
        </w:rPr>
        <w:t>.</w:t>
      </w:r>
      <w:r w:rsidR="003E7B59" w:rsidRPr="008C1BDB">
        <w:rPr>
          <w:rFonts w:ascii="Arial" w:hAnsi="Arial" w:cs="Arial"/>
          <w:sz w:val="24"/>
          <w:szCs w:val="24"/>
        </w:rPr>
        <w:t xml:space="preserve"> Thus, the interaction between tomato and </w:t>
      </w:r>
      <w:r w:rsidR="003E7B59" w:rsidRPr="008C1BDB">
        <w:rPr>
          <w:rFonts w:ascii="Arial" w:hAnsi="Arial" w:cs="Arial"/>
          <w:i/>
          <w:sz w:val="24"/>
          <w:szCs w:val="24"/>
        </w:rPr>
        <w:t>B. cinerea</w:t>
      </w:r>
      <w:r w:rsidR="003E7B59" w:rsidRPr="008C1BDB">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Default="00960B58">
      <w:pPr>
        <w:rPr>
          <w:rFonts w:ascii="Arial" w:hAnsi="Arial" w:cs="Arial"/>
          <w:b/>
          <w:sz w:val="24"/>
          <w:szCs w:val="24"/>
        </w:rPr>
      </w:pPr>
    </w:p>
    <w:p w14:paraId="460F1545" w14:textId="5D51FEBA" w:rsidR="00960B58" w:rsidRPr="008C1BDB" w:rsidRDefault="00960B58" w:rsidP="00960B58">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4BAFC7CA" w14:textId="2540A2B9" w:rsidR="00960B58" w:rsidRDefault="00960B58" w:rsidP="00960B58">
      <w:pPr>
        <w:rPr>
          <w:rFonts w:ascii="Arial" w:hAnsi="Arial" w:cs="Arial"/>
          <w:sz w:val="24"/>
          <w:szCs w:val="24"/>
        </w:rPr>
      </w:pPr>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 xml:space="preserve">B. </w:t>
      </w:r>
      <w:r w:rsidRPr="008C1BDB">
        <w:rPr>
          <w:rFonts w:ascii="Arial" w:hAnsi="Arial" w:cs="Arial"/>
          <w:i/>
          <w:sz w:val="24"/>
          <w:szCs w:val="24"/>
        </w:rPr>
        <w:lastRenderedPageBreak/>
        <w:t>cinerea</w:t>
      </w:r>
      <w:r w:rsidRPr="008C1BDB">
        <w:rPr>
          <w:rFonts w:ascii="Arial" w:hAnsi="Arial" w:cs="Arial"/>
          <w:sz w:val="24"/>
          <w:szCs w:val="24"/>
        </w:rPr>
        <w:t xml:space="preserve"> isolates, Domestication is wild tomato, </w:t>
      </w:r>
      <w:r w:rsidRPr="008C1BDB">
        <w:rPr>
          <w:rFonts w:ascii="Arial" w:hAnsi="Arial" w:cs="Arial"/>
          <w:i/>
          <w:sz w:val="24"/>
          <w:szCs w:val="24"/>
        </w:rPr>
        <w:t>S. pimpinellifolium</w:t>
      </w:r>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S. lycopersicum</w:t>
      </w:r>
      <w:r w:rsidRPr="008C1BDB">
        <w:rPr>
          <w:rFonts w:ascii="Arial" w:hAnsi="Arial" w:cs="Arial"/>
          <w:sz w:val="24"/>
          <w:szCs w:val="24"/>
        </w:rPr>
        <w:t xml:space="preserve">, Plant is 12 tomato genotypes nested within their respective domestication groupings, Experiment tests the </w:t>
      </w:r>
      <w:r w:rsidR="001229D0">
        <w:rPr>
          <w:rFonts w:ascii="Arial" w:hAnsi="Arial" w:cs="Arial"/>
          <w:sz w:val="24"/>
          <w:szCs w:val="24"/>
        </w:rPr>
        <w:t xml:space="preserve">random effect of </w:t>
      </w:r>
      <w:r w:rsidRPr="008C1BDB">
        <w:rPr>
          <w:rFonts w:ascii="Arial" w:hAnsi="Arial" w:cs="Arial"/>
          <w:sz w:val="24"/>
          <w:szCs w:val="24"/>
        </w:rPr>
        <w:t xml:space="preserve">2 independent replicate experiments. </w:t>
      </w:r>
      <w:r w:rsidR="001229D0">
        <w:rPr>
          <w:rFonts w:ascii="Arial" w:hAnsi="Arial" w:cs="Arial"/>
          <w:sz w:val="24"/>
          <w:szCs w:val="24"/>
        </w:rPr>
        <w:t xml:space="preserve">The nested random effects of whole plant sampled, leaf sampled, and leaflet pair are included. </w:t>
      </w:r>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p>
    <w:p w14:paraId="3190746A" w14:textId="77777777" w:rsidR="00960B58"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r>
      <w:tr w:rsidR="003D5903" w:rsidRPr="00944AA8"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7</w:t>
            </w:r>
          </w:p>
        </w:tc>
      </w:tr>
      <w:tr w:rsidR="003D5903" w:rsidRPr="00944AA8"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06</w:t>
            </w:r>
          </w:p>
        </w:tc>
      </w:tr>
      <w:tr w:rsidR="003D5903" w:rsidRPr="00944AA8"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rFonts w:ascii="Arial" w:eastAsia="Times New Roman" w:hAnsi="Arial" w:cs="Arial"/>
                <w:color w:val="000000"/>
                <w:sz w:val="24"/>
                <w:szCs w:val="24"/>
              </w:rPr>
            </w:pPr>
            <w:proofErr w:type="spellStart"/>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5e-11</w:t>
            </w:r>
          </w:p>
        </w:tc>
      </w:tr>
      <w:tr w:rsidR="003D5903" w:rsidRPr="00944AA8"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99</w:t>
            </w:r>
          </w:p>
        </w:tc>
      </w:tr>
      <w:tr w:rsidR="003D5903" w:rsidRPr="00944AA8"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rFonts w:ascii="Arial" w:eastAsia="Times New Roman" w:hAnsi="Arial" w:cs="Arial"/>
                <w:color w:val="000000"/>
                <w:sz w:val="24"/>
                <w:szCs w:val="24"/>
              </w:rPr>
            </w:pPr>
            <w:proofErr w:type="spellStart"/>
            <w:proofErr w:type="gramStart"/>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r>
      <w:tr w:rsidR="00960B58" w:rsidRPr="00944AA8"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rFonts w:ascii="Arial" w:eastAsia="Times New Roman" w:hAnsi="Arial" w:cs="Arial"/>
                <w:color w:val="000000"/>
                <w:sz w:val="24"/>
                <w:szCs w:val="24"/>
              </w:rPr>
            </w:pPr>
          </w:p>
        </w:tc>
      </w:tr>
      <w:tr w:rsidR="00960B58" w:rsidRPr="00944AA8"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61F251BC"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pathogen isolates within </w:t>
      </w:r>
      <w:r>
        <w:rPr>
          <w:rFonts w:ascii="Arial" w:hAnsi="Arial" w:cs="Arial"/>
          <w:sz w:val="24"/>
          <w:szCs w:val="24"/>
        </w:rPr>
        <w:t xml:space="preserve">a generalist </w:t>
      </w:r>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S. lycopersicum</w:t>
      </w:r>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 xml:space="preserve">(Martinez, </w:t>
      </w:r>
      <w:r w:rsidRPr="008C1BDB">
        <w:rPr>
          <w:rFonts w:ascii="Arial" w:hAnsi="Arial" w:cs="Arial"/>
          <w:noProof/>
          <w:sz w:val="24"/>
          <w:szCs w:val="24"/>
        </w:rPr>
        <w:lastRenderedPageBreak/>
        <w:t>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3840794A"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00FD7EFA">
        <w:rPr>
          <w:rFonts w:ascii="Arial" w:hAnsi="Arial" w:cs="Arial"/>
          <w:sz w:val="24"/>
          <w:szCs w:val="24"/>
        </w:rPr>
        <w:t>preference for</w:t>
      </w:r>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r>
        <w:rPr>
          <w:rFonts w:ascii="Arial" w:hAnsi="Arial" w:cs="Arial"/>
          <w:sz w:val="24"/>
          <w:szCs w:val="24"/>
        </w:rPr>
        <w:t>.</w:t>
      </w:r>
      <w:r w:rsidRPr="008C1BDB">
        <w:rPr>
          <w:rFonts w:ascii="Arial" w:hAnsi="Arial" w:cs="Arial"/>
          <w:sz w:val="24"/>
          <w:szCs w:val="24"/>
        </w:rPr>
        <w:t xml:space="preserve"> </w:t>
      </w:r>
      <w:r>
        <w:rPr>
          <w:rFonts w:ascii="Arial" w:hAnsi="Arial" w:cs="Arial"/>
          <w:sz w:val="24"/>
          <w:szCs w:val="24"/>
        </w:rPr>
        <w:t>We used model-adjusted lesion sizes as input to</w:t>
      </w:r>
      <w:r w:rsidRPr="008C1BDB">
        <w:rPr>
          <w:rFonts w:ascii="Arial" w:hAnsi="Arial" w:cs="Arial"/>
          <w:sz w:val="24"/>
          <w:szCs w:val="24"/>
        </w:rPr>
        <w:t xml:space="preserve"> 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w:t>
      </w:r>
      <w:r>
        <w:rPr>
          <w:rFonts w:ascii="Arial" w:hAnsi="Arial" w:cs="Arial"/>
          <w:sz w:val="24"/>
          <w:szCs w:val="24"/>
        </w:rPr>
        <w:t>9</w:t>
      </w:r>
      <w:r w:rsidRPr="008C1BDB">
        <w:rPr>
          <w:rFonts w:ascii="Arial" w:hAnsi="Arial" w:cs="Arial"/>
          <w:sz w:val="24"/>
          <w:szCs w:val="24"/>
        </w:rPr>
        <w:t>% (3</w:t>
      </w:r>
      <w:r>
        <w:rPr>
          <w:rFonts w:ascii="Arial" w:hAnsi="Arial" w:cs="Arial"/>
          <w:sz w:val="24"/>
          <w:szCs w:val="24"/>
        </w:rPr>
        <w:t>9</w:t>
      </w:r>
      <w:r w:rsidRPr="008C1BDB">
        <w:rPr>
          <w:rFonts w:ascii="Arial" w:hAnsi="Arial" w:cs="Arial"/>
          <w:sz w:val="24"/>
          <w:szCs w:val="24"/>
        </w:rPr>
        <w:t xml:space="preserve"> 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r w:rsidR="00583E28">
        <w:rPr>
          <w:rFonts w:ascii="Arial" w:hAnsi="Arial" w:cs="Arial"/>
          <w:sz w:val="24"/>
          <w:szCs w:val="24"/>
        </w:rPr>
        <w:t>4</w:t>
      </w:r>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r w:rsidR="00F31220">
        <w:rPr>
          <w:rFonts w:ascii="Arial" w:hAnsi="Arial" w:cs="Arial"/>
          <w:sz w:val="24"/>
          <w:szCs w:val="24"/>
        </w:rPr>
        <w:t>provides evidence</w:t>
      </w:r>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1B3DDB81" w14:textId="3DBB1333" w:rsidR="003E7B59" w:rsidRDefault="00F31220" w:rsidP="003E7B59">
      <w:pPr>
        <w:spacing w:line="360" w:lineRule="auto"/>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r>
        <w:rPr>
          <w:rFonts w:ascii="Arial" w:hAnsi="Arial" w:cs="Arial"/>
          <w:sz w:val="24"/>
          <w:szCs w:val="24"/>
        </w:rPr>
        <w:t xml:space="preserve">tomato </w:t>
      </w:r>
      <w:r w:rsidRPr="008C1BDB">
        <w:rPr>
          <w:rFonts w:ascii="Arial" w:hAnsi="Arial" w:cs="Arial"/>
          <w:sz w:val="24"/>
          <w:szCs w:val="24"/>
        </w:rPr>
        <w:t>domestication, we applied a Wilcoxon and ANOVA approach. Overall, most isolates (78/97, 80%) are more virulent on domesticated than wild tomato (Figure 3</w:t>
      </w:r>
      <w:r>
        <w:rPr>
          <w:rFonts w:ascii="Arial" w:hAnsi="Arial" w:cs="Arial"/>
          <w:sz w:val="24"/>
          <w:szCs w:val="24"/>
        </w:rPr>
        <w:t xml:space="preserve">; </w:t>
      </w:r>
      <w:r>
        <w:rPr>
          <w:rFonts w:ascii="Arial" w:hAnsi="Arial" w:cs="Arial"/>
          <w:sz w:val="24"/>
          <w:szCs w:val="24"/>
        </w:rPr>
        <w:lastRenderedPageBreak/>
        <w:t>Supplemental Data Set 1</w:t>
      </w:r>
      <w:r w:rsidRPr="008C1BDB">
        <w:rPr>
          <w:rFonts w:ascii="Arial" w:hAnsi="Arial" w:cs="Arial"/>
          <w:sz w:val="24"/>
          <w:szCs w:val="24"/>
        </w:rPr>
        <w:t xml:space="preserve">). </w:t>
      </w:r>
      <w:r>
        <w:rPr>
          <w:rFonts w:ascii="Arial" w:hAnsi="Arial" w:cs="Arial"/>
          <w:sz w:val="24"/>
          <w:szCs w:val="24"/>
        </w:rPr>
        <w:t xml:space="preserve">Using a </w:t>
      </w:r>
      <w:r w:rsidRPr="008C1BDB">
        <w:rPr>
          <w:rFonts w:ascii="Arial" w:hAnsi="Arial" w:cs="Arial"/>
          <w:sz w:val="24"/>
          <w:szCs w:val="24"/>
        </w:rPr>
        <w:t xml:space="preserve">Wilcoxon signed-rank test to compare the rank of </w:t>
      </w:r>
      <w:r>
        <w:rPr>
          <w:rFonts w:ascii="Arial" w:hAnsi="Arial" w:cs="Arial"/>
          <w:sz w:val="24"/>
          <w:szCs w:val="24"/>
        </w:rPr>
        <w:t xml:space="preserve">model-corrected </w:t>
      </w:r>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r w:rsidR="0062307C">
        <w:rPr>
          <w:rFonts w:ascii="Arial" w:hAnsi="Arial" w:cs="Arial"/>
          <w:sz w:val="24"/>
          <w:szCs w:val="24"/>
        </w:rPr>
        <w:t>we found</w:t>
      </w:r>
      <w:r>
        <w:rPr>
          <w:rFonts w:ascii="Arial" w:hAnsi="Arial" w:cs="Arial"/>
          <w:sz w:val="24"/>
          <w:szCs w:val="24"/>
        </w:rPr>
        <w:t xml:space="preserve"> a significant difference</w:t>
      </w:r>
      <w:r w:rsidRPr="008C1BDB">
        <w:rPr>
          <w:rFonts w:ascii="Arial" w:hAnsi="Arial" w:cs="Arial"/>
          <w:sz w:val="24"/>
          <w:szCs w:val="24"/>
        </w:rPr>
        <w:t xml:space="preserve"> (Wilcoxon signed-rank test, W = 5</w:t>
      </w:r>
      <w:r>
        <w:rPr>
          <w:rFonts w:ascii="Arial" w:hAnsi="Arial" w:cs="Arial"/>
          <w:sz w:val="24"/>
          <w:szCs w:val="24"/>
        </w:rPr>
        <w:t>801</w:t>
      </w:r>
      <w:r w:rsidRPr="008C1BDB">
        <w:rPr>
          <w:rFonts w:ascii="Arial" w:hAnsi="Arial" w:cs="Arial"/>
          <w:sz w:val="24"/>
          <w:szCs w:val="24"/>
        </w:rPr>
        <w:t>, p-value = 0.00</w:t>
      </w:r>
      <w:r>
        <w:rPr>
          <w:rFonts w:ascii="Arial" w:hAnsi="Arial" w:cs="Arial"/>
          <w:sz w:val="24"/>
          <w:szCs w:val="24"/>
        </w:rPr>
        <w:t>07</w:t>
      </w:r>
      <w:r w:rsidRPr="008C1BDB">
        <w:rPr>
          <w:rFonts w:ascii="Arial" w:hAnsi="Arial" w:cs="Arial"/>
          <w:sz w:val="24"/>
          <w:szCs w:val="24"/>
        </w:rPr>
        <w:t xml:space="preserve">) (Figure 3). </w:t>
      </w:r>
      <w:r>
        <w:rPr>
          <w:rFonts w:ascii="Arial" w:hAnsi="Arial" w:cs="Arial"/>
          <w:sz w:val="24"/>
          <w:szCs w:val="24"/>
        </w:rPr>
        <w:t>While this shows a general population behavior, we used single-isolate ANOVAs t</w:t>
      </w:r>
      <w:r w:rsidRPr="008C1BDB">
        <w:rPr>
          <w:rFonts w:ascii="Arial" w:hAnsi="Arial" w:cs="Arial"/>
          <w:sz w:val="24"/>
          <w:szCs w:val="24"/>
        </w:rPr>
        <w:t xml:space="preserve">o </w:t>
      </w:r>
      <w:r>
        <w:rPr>
          <w:rFonts w:ascii="Arial" w:hAnsi="Arial" w:cs="Arial"/>
          <w:sz w:val="24"/>
          <w:szCs w:val="24"/>
        </w:rPr>
        <w:t>test if any specific</w:t>
      </w:r>
      <w:r w:rsidRPr="008C1BDB">
        <w:rPr>
          <w:rFonts w:ascii="Arial" w:hAnsi="Arial" w:cs="Arial"/>
          <w:sz w:val="24"/>
          <w:szCs w:val="24"/>
        </w:rPr>
        <w:t xml:space="preserve"> pathogen genotypes </w:t>
      </w:r>
      <w:r>
        <w:rPr>
          <w:rFonts w:ascii="Arial" w:hAnsi="Arial" w:cs="Arial"/>
          <w:sz w:val="24"/>
          <w:szCs w:val="24"/>
        </w:rPr>
        <w:t>had a significant</w:t>
      </w:r>
      <w:r w:rsidRPr="008C1BDB">
        <w:rPr>
          <w:rFonts w:ascii="Arial" w:hAnsi="Arial" w:cs="Arial"/>
          <w:sz w:val="24"/>
          <w:szCs w:val="24"/>
        </w:rPr>
        <w:t xml:space="preserve"> </w:t>
      </w:r>
      <w:r>
        <w:rPr>
          <w:rFonts w:ascii="Arial" w:hAnsi="Arial" w:cs="Arial"/>
          <w:sz w:val="24"/>
          <w:szCs w:val="24"/>
        </w:rPr>
        <w:t>association with domestication. These general linear models</w:t>
      </w:r>
      <w:r w:rsidRPr="008C1BDB">
        <w:rPr>
          <w:rFonts w:ascii="Arial" w:hAnsi="Arial" w:cs="Arial"/>
          <w:sz w:val="24"/>
          <w:szCs w:val="24"/>
        </w:rPr>
        <w:t xml:space="preserve"> </w:t>
      </w:r>
      <w:r>
        <w:rPr>
          <w:rFonts w:ascii="Arial" w:hAnsi="Arial" w:cs="Arial"/>
          <w:sz w:val="24"/>
          <w:szCs w:val="24"/>
        </w:rPr>
        <w:t>included</w:t>
      </w:r>
      <w:r w:rsidRPr="008C1BDB">
        <w:rPr>
          <w:rFonts w:ascii="Arial" w:hAnsi="Arial" w:cs="Arial"/>
          <w:sz w:val="24"/>
          <w:szCs w:val="24"/>
        </w:rPr>
        <w:t xml:space="preserve"> the fixed effects of plant, domestication, and </w:t>
      </w:r>
      <w:r>
        <w:rPr>
          <w:rFonts w:ascii="Arial" w:hAnsi="Arial" w:cs="Arial"/>
          <w:sz w:val="24"/>
          <w:szCs w:val="24"/>
        </w:rPr>
        <w:t xml:space="preserve">the random effect of </w:t>
      </w:r>
      <w:r w:rsidRPr="008C1BDB">
        <w:rPr>
          <w:rFonts w:ascii="Arial" w:hAnsi="Arial" w:cs="Arial"/>
          <w:sz w:val="24"/>
          <w:szCs w:val="24"/>
        </w:rPr>
        <w:t>experiment</w:t>
      </w:r>
      <w:r>
        <w:rPr>
          <w:rFonts w:ascii="Arial" w:hAnsi="Arial" w:cs="Arial"/>
          <w:sz w:val="24"/>
          <w:szCs w:val="24"/>
        </w:rPr>
        <w:t>. After adjusting for multiple testing, this identified</w:t>
      </w:r>
      <w:r w:rsidRPr="008C1BDB">
        <w:rPr>
          <w:rFonts w:ascii="Arial" w:hAnsi="Arial" w:cs="Arial"/>
          <w:sz w:val="24"/>
          <w:szCs w:val="24"/>
        </w:rPr>
        <w:t xml:space="preserve"> two isolates</w:t>
      </w:r>
      <w:r>
        <w:rPr>
          <w:rFonts w:ascii="Arial" w:hAnsi="Arial" w:cs="Arial"/>
          <w:sz w:val="24"/>
          <w:szCs w:val="24"/>
        </w:rPr>
        <w:t xml:space="preserve"> (Fd2, Rose)</w:t>
      </w:r>
      <w:r w:rsidRPr="008C1BDB">
        <w:rPr>
          <w:rFonts w:ascii="Arial" w:hAnsi="Arial" w:cs="Arial"/>
          <w:sz w:val="24"/>
          <w:szCs w:val="24"/>
        </w:rPr>
        <w:t xml:space="preserve"> with a significant effect of domestication on lesion size (p &lt; 0.05, FDR corrected) (Figure 1h), both of which are more virulent on domesticated tomato</w:t>
      </w:r>
      <w:r>
        <w:rPr>
          <w:rFonts w:ascii="Arial" w:hAnsi="Arial" w:cs="Arial"/>
          <w:sz w:val="24"/>
          <w:szCs w:val="24"/>
        </w:rPr>
        <w:t xml:space="preserve"> (Supplemental Data Set 3)</w:t>
      </w:r>
      <w:r w:rsidRPr="008C1BDB">
        <w:rPr>
          <w:rFonts w:ascii="Arial" w:hAnsi="Arial" w:cs="Arial"/>
          <w:sz w:val="24"/>
          <w:szCs w:val="24"/>
        </w:rPr>
        <w:t>.</w:t>
      </w:r>
      <w:r>
        <w:rPr>
          <w:rFonts w:ascii="Arial" w:hAnsi="Arial" w:cs="Arial"/>
          <w:sz w:val="24"/>
          <w:szCs w:val="24"/>
        </w:rPr>
        <w:t xml:space="preserve"> </w:t>
      </w:r>
    </w:p>
    <w:p w14:paraId="003BAE80" w14:textId="6D511AC8" w:rsidR="00794379" w:rsidRDefault="003E7B59" w:rsidP="003E7B59">
      <w:pPr>
        <w:spacing w:line="360" w:lineRule="auto"/>
        <w:ind w:firstLine="720"/>
        <w:rPr>
          <w:rFonts w:ascii="Arial" w:hAnsi="Arial" w:cs="Arial"/>
          <w:sz w:val="24"/>
          <w:szCs w:val="24"/>
        </w:rPr>
      </w:pPr>
      <w:r w:rsidRPr="002B6CD4">
        <w:rPr>
          <w:rFonts w:ascii="Arial" w:hAnsi="Arial" w:cs="Arial"/>
          <w:sz w:val="24"/>
          <w:szCs w:val="24"/>
        </w:rPr>
        <w:t xml:space="preserve">To assess whether isolates could appear domestication-associated due to random chance, </w:t>
      </w:r>
      <w:r>
        <w:rPr>
          <w:rFonts w:ascii="Arial" w:hAnsi="Arial" w:cs="Arial"/>
          <w:sz w:val="24"/>
          <w:szCs w:val="24"/>
        </w:rPr>
        <w:t>we bootstrapped assignment of plant accessions to domestication groups. 96</w:t>
      </w:r>
      <w:r w:rsidRPr="002B6CD4">
        <w:rPr>
          <w:rFonts w:ascii="Arial" w:hAnsi="Arial" w:cs="Arial"/>
          <w:sz w:val="24"/>
          <w:szCs w:val="24"/>
        </w:rPr>
        <w:t xml:space="preserve"> </w:t>
      </w:r>
      <w:r>
        <w:rPr>
          <w:rFonts w:ascii="Arial" w:hAnsi="Arial" w:cs="Arial"/>
          <w:sz w:val="24"/>
          <w:szCs w:val="24"/>
        </w:rPr>
        <w:t xml:space="preserve">of the 100 bootstraps identified no isolates with domestication sensitivity, and the other four bootstraps identified only </w:t>
      </w:r>
      <w:r w:rsidRPr="002B6CD4">
        <w:rPr>
          <w:rFonts w:ascii="Arial" w:hAnsi="Arial" w:cs="Arial"/>
          <w:sz w:val="24"/>
          <w:szCs w:val="24"/>
        </w:rPr>
        <w:t>2 isolates show</w:t>
      </w:r>
      <w:r>
        <w:rPr>
          <w:rFonts w:ascii="Arial" w:hAnsi="Arial" w:cs="Arial"/>
          <w:sz w:val="24"/>
          <w:szCs w:val="24"/>
        </w:rPr>
        <w:t>ing</w:t>
      </w:r>
      <w:r w:rsidRPr="002B6CD4">
        <w:rPr>
          <w:rFonts w:ascii="Arial" w:hAnsi="Arial" w:cs="Arial"/>
          <w:sz w:val="24"/>
          <w:szCs w:val="24"/>
        </w:rPr>
        <w:t xml:space="preserve"> significant domestication association (FDR &lt;0.01). Therefore</w:t>
      </w:r>
      <w:r>
        <w:rPr>
          <w:rFonts w:ascii="Arial" w:hAnsi="Arial" w:cs="Arial"/>
          <w:sz w:val="24"/>
          <w:szCs w:val="24"/>
        </w:rPr>
        <w:t>,</w:t>
      </w:r>
      <w:r w:rsidRPr="002B6CD4">
        <w:rPr>
          <w:rFonts w:ascii="Arial" w:hAnsi="Arial" w:cs="Arial"/>
          <w:sz w:val="24"/>
          <w:szCs w:val="24"/>
        </w:rPr>
        <w:t xml:space="preserve"> our individual isolate observations are in </w:t>
      </w:r>
      <w:r>
        <w:rPr>
          <w:rFonts w:ascii="Arial" w:hAnsi="Arial" w:cs="Arial"/>
          <w:sz w:val="24"/>
          <w:szCs w:val="24"/>
        </w:rPr>
        <w:t xml:space="preserve">the </w:t>
      </w:r>
      <w:r w:rsidRPr="002B6CD4">
        <w:rPr>
          <w:rFonts w:ascii="Arial" w:hAnsi="Arial" w:cs="Arial"/>
          <w:sz w:val="24"/>
          <w:szCs w:val="24"/>
        </w:rPr>
        <w:t xml:space="preserve">96th percentile. </w:t>
      </w:r>
      <w:r>
        <w:rPr>
          <w:rFonts w:ascii="Arial" w:hAnsi="Arial" w:cs="Arial"/>
          <w:sz w:val="24"/>
          <w:szCs w:val="24"/>
        </w:rPr>
        <w:t xml:space="preserve">While this is suggestive, </w:t>
      </w:r>
      <w:r w:rsidRPr="002B6CD4">
        <w:rPr>
          <w:rFonts w:ascii="Arial" w:hAnsi="Arial" w:cs="Arial"/>
          <w:sz w:val="24"/>
          <w:szCs w:val="24"/>
        </w:rPr>
        <w:t>a</w:t>
      </w:r>
      <w:r>
        <w:rPr>
          <w:rFonts w:ascii="Arial" w:hAnsi="Arial" w:cs="Arial"/>
          <w:sz w:val="24"/>
          <w:szCs w:val="24"/>
        </w:rPr>
        <w:t xml:space="preserve"> more</w:t>
      </w:r>
      <w:r w:rsidRPr="002B6CD4">
        <w:rPr>
          <w:rFonts w:ascii="Arial" w:hAnsi="Arial" w:cs="Arial"/>
          <w:sz w:val="24"/>
          <w:szCs w:val="24"/>
        </w:rPr>
        <w:t xml:space="preserve"> precise estimate of isolate x domestication interactions would require larger experiments using either more replication or additional </w:t>
      </w:r>
      <w:r>
        <w:rPr>
          <w:rFonts w:ascii="Arial" w:hAnsi="Arial" w:cs="Arial"/>
          <w:sz w:val="24"/>
          <w:szCs w:val="24"/>
        </w:rPr>
        <w:t xml:space="preserve">plant </w:t>
      </w:r>
      <w:r w:rsidRPr="002B6CD4">
        <w:rPr>
          <w:rFonts w:ascii="Arial" w:hAnsi="Arial" w:cs="Arial"/>
          <w:sz w:val="24"/>
          <w:szCs w:val="24"/>
        </w:rPr>
        <w:t>genotypes.</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4"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r w:rsidR="005A51D9">
        <w:rPr>
          <w:rFonts w:ascii="Arial" w:hAnsi="Arial" w:cs="Arial"/>
          <w:sz w:val="24"/>
          <w:szCs w:val="24"/>
        </w:rPr>
        <w:t xml:space="preserve">model-corrected </w:t>
      </w:r>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
      <w:r w:rsidRPr="008C1BDB">
        <w:rPr>
          <w:rFonts w:ascii="Arial" w:hAnsi="Arial" w:cs="Arial"/>
          <w:sz w:val="24"/>
          <w:szCs w:val="24"/>
        </w:rPr>
        <w:t xml:space="preserve">A significant p-value suggests that the relative performance of individual isolates is altered from one host to the other. </w:t>
      </w:r>
      <w:bookmarkStart w:id="5" w:name="_Hlk514243931"/>
      <w:r w:rsidRPr="008C1BDB">
        <w:rPr>
          <w:rFonts w:ascii="Arial" w:hAnsi="Arial" w:cs="Arial"/>
          <w:sz w:val="24"/>
          <w:szCs w:val="24"/>
        </w:rPr>
        <w:t xml:space="preserve">The lower left corner of the chart includes B-H FDR-corrected p-values, the upper right corner includes the test statistic (W). </w:t>
      </w:r>
      <w:bookmarkEnd w:id="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3D966313" w14:textId="77777777" w:rsidR="00244154" w:rsidRDefault="00244154" w:rsidP="00D36EE0">
      <w:pPr>
        <w:spacing w:line="360" w:lineRule="auto"/>
        <w:rPr>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3B90C845" w14:textId="3930097B" w:rsidR="002348F6"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r w:rsidR="00111983" w:rsidRPr="008C1BDB">
        <w:rPr>
          <w:rFonts w:ascii="Arial" w:hAnsi="Arial" w:cs="Arial"/>
          <w:sz w:val="24"/>
          <w:szCs w:val="24"/>
        </w:rPr>
        <w:t xml:space="preserve">While we did observe the expected decreased resistance </w:t>
      </w:r>
      <w:r w:rsidR="00430F32">
        <w:rPr>
          <w:rFonts w:ascii="Arial" w:hAnsi="Arial" w:cs="Arial"/>
          <w:sz w:val="24"/>
          <w:szCs w:val="24"/>
        </w:rPr>
        <w:t xml:space="preserve">(by 18%) </w:t>
      </w:r>
      <w:r w:rsidR="00111983" w:rsidRPr="008C1BDB">
        <w:rPr>
          <w:rFonts w:ascii="Arial" w:hAnsi="Arial" w:cs="Arial"/>
          <w:sz w:val="24"/>
          <w:szCs w:val="24"/>
        </w:rPr>
        <w:t>in domesticated tomato</w:t>
      </w:r>
      <w:r w:rsidR="00111983">
        <w:rPr>
          <w:rFonts w:ascii="Arial" w:hAnsi="Arial" w:cs="Arial"/>
          <w:sz w:val="24"/>
          <w:szCs w:val="24"/>
        </w:rPr>
        <w:t xml:space="preserve"> </w:t>
      </w:r>
      <w:r w:rsidR="00111983" w:rsidRPr="008C1BDB">
        <w:rPr>
          <w:rFonts w:ascii="Arial" w:hAnsi="Arial" w:cs="Arial"/>
          <w:sz w:val="24"/>
          <w:szCs w:val="24"/>
        </w:rPr>
        <w:t>(Figure 2 and 3, Table 1), domestication was a minor player in controlling lesion size variation, with most of the plant genetic signature coming from variation within both the wild and domesticated tomato species</w:t>
      </w:r>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bookmarkStart w:id="6" w:name="_Hlk528238657"/>
      <w:bookmarkStart w:id="7" w:name="_Hlk528241293"/>
      <w:r w:rsidR="00E40FDA">
        <w:rPr>
          <w:rFonts w:ascii="Arial" w:hAnsi="Arial" w:cs="Arial"/>
          <w:sz w:val="24"/>
          <w:szCs w:val="24"/>
        </w:rPr>
        <w:t>Removing the two domestication-associated isolates (Fd2, Rose) from our population did not eliminate the effect of tomato domestication on lesion size</w:t>
      </w:r>
      <w:bookmarkEnd w:id="6"/>
      <w:r w:rsidR="00E40FDA">
        <w:rPr>
          <w:rFonts w:ascii="Arial" w:hAnsi="Arial" w:cs="Arial"/>
          <w:sz w:val="24"/>
          <w:szCs w:val="24"/>
        </w:rPr>
        <w:t xml:space="preserve">, </w:t>
      </w:r>
      <w:r w:rsidR="00AA12DA">
        <w:rPr>
          <w:rFonts w:ascii="Arial" w:hAnsi="Arial" w:cs="Arial"/>
          <w:sz w:val="24"/>
          <w:szCs w:val="24"/>
        </w:rPr>
        <w:t>as it was still significant</w:t>
      </w:r>
      <w:r w:rsidR="00ED3571">
        <w:rPr>
          <w:rFonts w:ascii="Arial" w:hAnsi="Arial" w:cs="Arial"/>
          <w:sz w:val="24"/>
          <w:szCs w:val="24"/>
        </w:rPr>
        <w:t xml:space="preserve"> and </w:t>
      </w:r>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7% </w:t>
      </w:r>
      <w:r w:rsidR="00E40FDA">
        <w:rPr>
          <w:rFonts w:ascii="Arial" w:hAnsi="Arial" w:cs="Arial"/>
          <w:sz w:val="24"/>
          <w:szCs w:val="24"/>
        </w:rPr>
        <w:t>(</w:t>
      </w:r>
      <w:r w:rsidR="00794379">
        <w:rPr>
          <w:rFonts w:ascii="Arial" w:hAnsi="Arial" w:cs="Arial"/>
          <w:sz w:val="24"/>
          <w:szCs w:val="24"/>
        </w:rPr>
        <w:t xml:space="preserve">Supplemental </w:t>
      </w:r>
      <w:r w:rsidR="00DA0001">
        <w:rPr>
          <w:rFonts w:ascii="Arial" w:hAnsi="Arial" w:cs="Arial"/>
          <w:sz w:val="24"/>
          <w:szCs w:val="24"/>
        </w:rPr>
        <w:t>Table 1</w:t>
      </w:r>
      <w:r w:rsidR="00E40FDA">
        <w:rPr>
          <w:rFonts w:ascii="Arial" w:hAnsi="Arial" w:cs="Arial"/>
          <w:sz w:val="24"/>
          <w:szCs w:val="24"/>
        </w:rPr>
        <w:t>).</w:t>
      </w:r>
      <w:r w:rsidR="00AA12DA">
        <w:rPr>
          <w:rFonts w:ascii="Arial" w:hAnsi="Arial" w:cs="Arial"/>
          <w:sz w:val="24"/>
          <w:szCs w:val="24"/>
        </w:rPr>
        <w:t xml:space="preserve"> </w:t>
      </w:r>
      <w:bookmarkStart w:id="8" w:name="_Hlk527981990"/>
      <w:bookmarkEnd w:id="7"/>
      <w:r w:rsidR="002348F6" w:rsidRPr="002348F6">
        <w:rPr>
          <w:rFonts w:ascii="Arial" w:hAnsi="Arial" w:cs="Arial"/>
          <w:sz w:val="24"/>
          <w:szCs w:val="24"/>
        </w:rPr>
        <w:t xml:space="preserve">To test how </w:t>
      </w:r>
      <w:r w:rsidR="002B6CD4">
        <w:rPr>
          <w:rFonts w:ascii="Arial" w:hAnsi="Arial" w:cs="Arial"/>
          <w:sz w:val="24"/>
          <w:szCs w:val="24"/>
        </w:rPr>
        <w:t>this</w:t>
      </w:r>
      <w:r w:rsidR="002348F6">
        <w:rPr>
          <w:rFonts w:ascii="Arial" w:hAnsi="Arial" w:cs="Arial"/>
          <w:sz w:val="24"/>
          <w:szCs w:val="24"/>
        </w:rPr>
        <w:t xml:space="preserve"> </w:t>
      </w:r>
      <w:r w:rsidR="002348F6" w:rsidRPr="002348F6">
        <w:rPr>
          <w:rFonts w:ascii="Arial" w:hAnsi="Arial" w:cs="Arial"/>
          <w:sz w:val="24"/>
          <w:szCs w:val="24"/>
        </w:rPr>
        <w:t xml:space="preserve">mild domestication effect might be sensitive to shifts in the collection of </w:t>
      </w:r>
      <w:r w:rsidR="00DE7E46">
        <w:rPr>
          <w:rFonts w:ascii="Arial" w:hAnsi="Arial" w:cs="Arial"/>
          <w:sz w:val="24"/>
          <w:szCs w:val="24"/>
        </w:rPr>
        <w:t xml:space="preserve">tomato </w:t>
      </w:r>
      <w:r w:rsidR="002348F6" w:rsidRPr="002348F6">
        <w:rPr>
          <w:rFonts w:ascii="Arial" w:hAnsi="Arial" w:cs="Arial"/>
          <w:sz w:val="24"/>
          <w:szCs w:val="24"/>
        </w:rPr>
        <w:t xml:space="preserve">genotypes, we </w:t>
      </w:r>
      <w:r w:rsidR="00A144BE">
        <w:rPr>
          <w:rFonts w:ascii="Arial" w:hAnsi="Arial" w:cs="Arial"/>
          <w:sz w:val="24"/>
          <w:szCs w:val="24"/>
        </w:rPr>
        <w:t xml:space="preserve">used the </w:t>
      </w:r>
      <w:r w:rsidR="00AA12DA">
        <w:rPr>
          <w:rFonts w:ascii="Arial" w:hAnsi="Arial" w:cs="Arial"/>
          <w:sz w:val="24"/>
          <w:szCs w:val="24"/>
        </w:rPr>
        <w:t>same bootstraps from above for the full model</w:t>
      </w:r>
      <w:r w:rsidR="002348F6" w:rsidRPr="002348F6">
        <w:rPr>
          <w:rFonts w:ascii="Arial" w:hAnsi="Arial" w:cs="Arial"/>
          <w:sz w:val="24"/>
          <w:szCs w:val="24"/>
        </w:rPr>
        <w:t>. Our observed domestication effect was in the top 80th percentile across all bootstraps</w:t>
      </w:r>
      <w:r w:rsidR="0017286B">
        <w:rPr>
          <w:rFonts w:ascii="Arial" w:hAnsi="Arial" w:cs="Arial"/>
          <w:sz w:val="24"/>
          <w:szCs w:val="24"/>
        </w:rPr>
        <w:t>,</w:t>
      </w:r>
      <w:r w:rsidR="002348F6" w:rsidRPr="002348F6">
        <w:rPr>
          <w:rFonts w:ascii="Arial" w:hAnsi="Arial" w:cs="Arial"/>
          <w:sz w:val="24"/>
          <w:szCs w:val="24"/>
        </w:rPr>
        <w:t xml:space="preserve"> suggesting that </w:t>
      </w:r>
      <w:r w:rsidR="00AA12DA">
        <w:rPr>
          <w:rFonts w:ascii="Arial" w:hAnsi="Arial" w:cs="Arial"/>
          <w:sz w:val="24"/>
          <w:szCs w:val="24"/>
        </w:rPr>
        <w:t>while the domestication effect is small, it</w:t>
      </w:r>
      <w:r w:rsidR="002348F6" w:rsidRPr="002348F6">
        <w:rPr>
          <w:rFonts w:ascii="Arial" w:hAnsi="Arial" w:cs="Arial"/>
          <w:sz w:val="24"/>
          <w:szCs w:val="24"/>
        </w:rPr>
        <w:t xml:space="preserve"> is relatively stable in response to shifts in the </w:t>
      </w:r>
      <w:r w:rsidR="002348F6" w:rsidRPr="002348F6">
        <w:rPr>
          <w:rFonts w:ascii="Arial" w:hAnsi="Arial" w:cs="Arial"/>
          <w:sz w:val="24"/>
          <w:szCs w:val="24"/>
        </w:rPr>
        <w:lastRenderedPageBreak/>
        <w:t xml:space="preserve">genotypes. However, a larger sample of </w:t>
      </w:r>
      <w:r w:rsidR="002348F6" w:rsidRPr="002B6CD4">
        <w:rPr>
          <w:rFonts w:ascii="Arial" w:hAnsi="Arial" w:cs="Arial"/>
          <w:i/>
          <w:sz w:val="24"/>
          <w:szCs w:val="24"/>
        </w:rPr>
        <w:t>S. lycopersicum</w:t>
      </w:r>
      <w:r w:rsidR="002348F6" w:rsidRPr="002348F6">
        <w:rPr>
          <w:rFonts w:ascii="Arial" w:hAnsi="Arial" w:cs="Arial"/>
          <w:sz w:val="24"/>
          <w:szCs w:val="24"/>
        </w:rPr>
        <w:t xml:space="preserve"> and </w:t>
      </w:r>
      <w:r w:rsidR="002348F6" w:rsidRPr="002B6CD4">
        <w:rPr>
          <w:rFonts w:ascii="Arial" w:hAnsi="Arial" w:cs="Arial"/>
          <w:i/>
          <w:sz w:val="24"/>
          <w:szCs w:val="24"/>
        </w:rPr>
        <w:t>S. pimpinellifolium</w:t>
      </w:r>
      <w:r w:rsidR="002348F6" w:rsidRPr="002348F6">
        <w:rPr>
          <w:rFonts w:ascii="Arial" w:hAnsi="Arial" w:cs="Arial"/>
          <w:sz w:val="24"/>
          <w:szCs w:val="24"/>
        </w:rPr>
        <w:t xml:space="preserve"> genotypes would be needed to develop a more precise estimate of any domestication effect on lesion size.</w:t>
      </w:r>
    </w:p>
    <w:bookmarkEnd w:id="8"/>
    <w:p w14:paraId="6A13C15D" w14:textId="14D3BFD5"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Pr>
          <w:rFonts w:ascii="Arial" w:hAnsi="Arial" w:cs="Arial"/>
          <w:sz w:val="24"/>
          <w:szCs w:val="24"/>
        </w:rPr>
        <w:t>domesticated</w:t>
      </w:r>
      <w:r w:rsidR="00460F15" w:rsidRPr="008C1BDB">
        <w:rPr>
          <w:rFonts w:ascii="Arial" w:hAnsi="Arial" w:cs="Arial"/>
          <w:sz w:val="24"/>
          <w:szCs w:val="24"/>
        </w:rPr>
        <w:t xml:space="preserve"> </w:t>
      </w:r>
      <w:r w:rsidRPr="008C1BDB">
        <w:rPr>
          <w:rFonts w:ascii="Arial" w:hAnsi="Arial" w:cs="Arial"/>
          <w:sz w:val="24"/>
          <w:szCs w:val="24"/>
        </w:rPr>
        <w:t xml:space="preserve">tomato. </w:t>
      </w:r>
      <w:r w:rsidR="00C018A6">
        <w:rPr>
          <w:rFonts w:ascii="Arial" w:hAnsi="Arial" w:cs="Arial"/>
          <w:sz w:val="24"/>
          <w:szCs w:val="24"/>
        </w:rPr>
        <w:t xml:space="preserve">The </w:t>
      </w:r>
      <w:r w:rsidRPr="008C1BDB">
        <w:rPr>
          <w:rFonts w:ascii="Arial" w:hAnsi="Arial" w:cs="Arial"/>
          <w:sz w:val="24"/>
          <w:szCs w:val="24"/>
        </w:rPr>
        <w:t>wild and domesticated tomato genotypes showed 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r w:rsidR="00583E28">
        <w:rPr>
          <w:rFonts w:ascii="Arial" w:hAnsi="Arial" w:cs="Arial"/>
          <w:sz w:val="24"/>
          <w:szCs w:val="24"/>
        </w:rPr>
        <w:t>2</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r w:rsidR="00AA12DA">
        <w:rPr>
          <w:rFonts w:ascii="Arial" w:hAnsi="Arial" w:cs="Arial"/>
          <w:sz w:val="24"/>
          <w:szCs w:val="24"/>
        </w:rPr>
        <w:t>and</w:t>
      </w:r>
      <w:r w:rsidR="00AA12DA" w:rsidRPr="008C1BDB">
        <w:rPr>
          <w:rFonts w:ascii="Arial" w:hAnsi="Arial" w:cs="Arial"/>
          <w:sz w:val="24"/>
          <w:szCs w:val="24"/>
        </w:rPr>
        <w:t xml:space="preserve"> </w:t>
      </w:r>
      <w:r w:rsidRPr="008C1BDB">
        <w:rPr>
          <w:rFonts w:ascii="Arial" w:hAnsi="Arial" w:cs="Arial"/>
          <w:sz w:val="24"/>
          <w:szCs w:val="24"/>
        </w:rPr>
        <w:t>no evidence of a phenotypic bottleneck due to domestication.</w:t>
      </w:r>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1A594852"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911105">
        <w:rPr>
          <w:rFonts w:ascii="Arial" w:hAnsi="Arial" w:cs="Arial"/>
          <w:sz w:val="24"/>
          <w:szCs w:val="24"/>
        </w:rPr>
        <w:t xml:space="preserve">showed some evidence for </w:t>
      </w:r>
      <w:r w:rsidR="00300B3E" w:rsidRPr="008C1BDB">
        <w:rPr>
          <w:rFonts w:ascii="Arial" w:hAnsi="Arial" w:cs="Arial"/>
          <w:sz w:val="24"/>
          <w:szCs w:val="24"/>
        </w:rPr>
        <w:t>interact</w:t>
      </w:r>
      <w:r w:rsidR="00911105">
        <w:rPr>
          <w:rFonts w:ascii="Arial" w:hAnsi="Arial" w:cs="Arial"/>
          <w:sz w:val="24"/>
          <w:szCs w:val="24"/>
        </w:rPr>
        <w:t>ion</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00654D4D">
        <w:rPr>
          <w:rFonts w:ascii="Arial" w:hAnsi="Arial" w:cs="Arial"/>
          <w:sz w:val="24"/>
          <w:szCs w:val="24"/>
        </w:rPr>
        <w:t xml:space="preserve">, using 272,672 SNPs compared to the </w:t>
      </w:r>
      <w:r w:rsidR="00654D4D" w:rsidRPr="007271F2">
        <w:rPr>
          <w:rFonts w:ascii="Arial" w:hAnsi="Arial" w:cs="Arial"/>
          <w:i/>
          <w:sz w:val="24"/>
          <w:szCs w:val="24"/>
        </w:rPr>
        <w:t>B. cinerea</w:t>
      </w:r>
      <w:r w:rsidR="00654D4D">
        <w:rPr>
          <w:rFonts w:ascii="Arial" w:hAnsi="Arial" w:cs="Arial"/>
          <w:sz w:val="24"/>
          <w:szCs w:val="24"/>
        </w:rPr>
        <w:t xml:space="preserve"> T4 reference genome (</w:t>
      </w:r>
      <w:r w:rsidR="00E369F0">
        <w:rPr>
          <w:rFonts w:ascii="Arial" w:hAnsi="Arial" w:cs="Arial"/>
          <w:sz w:val="24"/>
          <w:szCs w:val="24"/>
        </w:rPr>
        <w:t>Supplemental Figure</w:t>
      </w:r>
      <w:r w:rsidR="00A66141">
        <w:rPr>
          <w:rFonts w:ascii="Arial" w:hAnsi="Arial" w:cs="Arial"/>
          <w:sz w:val="24"/>
          <w:szCs w:val="24"/>
        </w:rPr>
        <w:t xml:space="preserve"> </w:t>
      </w:r>
      <w:r w:rsidR="00583E28">
        <w:rPr>
          <w:rFonts w:ascii="Arial" w:hAnsi="Arial" w:cs="Arial"/>
          <w:sz w:val="24"/>
          <w:szCs w:val="24"/>
        </w:rPr>
        <w:t>1</w:t>
      </w:r>
      <w:r w:rsidR="00654D4D">
        <w:rPr>
          <w:rFonts w:ascii="Arial" w:hAnsi="Arial" w:cs="Arial"/>
          <w:sz w:val="24"/>
          <w:szCs w:val="24"/>
        </w:rPr>
        <w:t>)</w:t>
      </w:r>
      <w:r w:rsidR="00ED11CB">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We 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to estimate the phenotypic effects across the genome</w:t>
      </w:r>
      <w:r w:rsidR="00521EF5">
        <w:rPr>
          <w:rFonts w:ascii="Arial" w:hAnsi="Arial" w:cs="Arial"/>
          <w:sz w:val="24"/>
          <w:szCs w:val="24"/>
        </w:rPr>
        <w:t xml:space="preserve"> </w: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Shen, Alam et al. 2013, Corwin, Copeland et al. 2016, Corwin, Subedy et al. 2016, Francisco, Joseph et al. 2016, Atwell, Corwin et al. 2018)</w:t>
      </w:r>
      <w:r w:rsidR="002345CD">
        <w:rPr>
          <w:rFonts w:ascii="Arial" w:hAnsi="Arial" w:cs="Arial"/>
          <w:sz w:val="24"/>
          <w:szCs w:val="24"/>
        </w:rPr>
        <w:fldChar w:fldCharType="end"/>
      </w:r>
      <w:r w:rsidR="005D0AE7" w:rsidRPr="008C1BDB">
        <w:rPr>
          <w:rFonts w:ascii="Arial" w:hAnsi="Arial" w:cs="Arial"/>
          <w:sz w:val="24"/>
          <w:szCs w:val="24"/>
        </w:rPr>
        <w:t xml:space="preserve">. 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GWA</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r w:rsidR="00F42F37">
        <w:rPr>
          <w:rFonts w:ascii="Arial" w:hAnsi="Arial" w:cs="Arial"/>
          <w:sz w:val="24"/>
          <w:szCs w:val="24"/>
        </w:rPr>
        <w:t xml:space="preserve"> </w:t>
      </w:r>
      <w:bookmarkStart w:id="9" w:name="_Hlk527973110"/>
      <w:r w:rsidR="005A05B6">
        <w:rPr>
          <w:rFonts w:ascii="Arial" w:hAnsi="Arial" w:cs="Arial"/>
          <w:sz w:val="24"/>
          <w:szCs w:val="24"/>
        </w:rPr>
        <w:t>At</w:t>
      </w:r>
      <w:r w:rsidR="00EE4C56">
        <w:rPr>
          <w:rFonts w:ascii="Arial" w:hAnsi="Arial" w:cs="Arial"/>
          <w:sz w:val="24"/>
          <w:szCs w:val="24"/>
        </w:rPr>
        <w:t xml:space="preserve"> 1000 permutation</w:t>
      </w:r>
      <w:r w:rsidR="006C38D4">
        <w:rPr>
          <w:rFonts w:ascii="Arial" w:hAnsi="Arial" w:cs="Arial"/>
          <w:sz w:val="24"/>
          <w:szCs w:val="24"/>
        </w:rPr>
        <w:t>s,</w:t>
      </w:r>
      <w:r w:rsidR="00EE4C56">
        <w:rPr>
          <w:rFonts w:ascii="Arial" w:hAnsi="Arial" w:cs="Arial"/>
          <w:sz w:val="24"/>
          <w:szCs w:val="24"/>
        </w:rPr>
        <w:t xml:space="preserve"> the 99.9% threshold is </w:t>
      </w:r>
      <w:r w:rsidR="00EE4C56">
        <w:rPr>
          <w:rFonts w:ascii="Arial" w:hAnsi="Arial" w:cs="Arial"/>
          <w:sz w:val="24"/>
          <w:szCs w:val="24"/>
        </w:rPr>
        <w:lastRenderedPageBreak/>
        <w:t>imprecise, but we included this approximate threshold to identify</w:t>
      </w:r>
      <w:r w:rsidR="005A05B6">
        <w:rPr>
          <w:rFonts w:ascii="Arial" w:hAnsi="Arial" w:cs="Arial"/>
          <w:sz w:val="24"/>
          <w:szCs w:val="24"/>
        </w:rPr>
        <w:t xml:space="preserve"> conservative</w:t>
      </w:r>
      <w:r w:rsidR="00EE4C56">
        <w:rPr>
          <w:rFonts w:ascii="Arial" w:hAnsi="Arial" w:cs="Arial"/>
          <w:sz w:val="24"/>
          <w:szCs w:val="24"/>
        </w:rPr>
        <w:t xml:space="preserve"> SNP associations. </w:t>
      </w:r>
      <w:r w:rsidR="004A0949" w:rsidRPr="008C1BDB">
        <w:rPr>
          <w:rFonts w:ascii="Arial" w:hAnsi="Arial" w:cs="Arial"/>
          <w:sz w:val="24"/>
          <w:szCs w:val="24"/>
        </w:rPr>
        <w:t xml:space="preserve"> </w:t>
      </w:r>
      <w:bookmarkEnd w:id="9"/>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r w:rsidR="0041243A">
        <w:rPr>
          <w:rFonts w:ascii="Arial" w:hAnsi="Arial" w:cs="Arial"/>
          <w:sz w:val="24"/>
          <w:szCs w:val="24"/>
        </w:rPr>
        <w:t>GWA did not identify</w:t>
      </w:r>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r w:rsidR="00676532">
        <w:rPr>
          <w:rFonts w:ascii="Arial" w:hAnsi="Arial" w:cs="Arial"/>
          <w:sz w:val="24"/>
          <w:szCs w:val="24"/>
        </w:rPr>
        <w:t xml:space="preserve"> number of significant </w:t>
      </w:r>
      <w:r w:rsidR="00676532">
        <w:rPr>
          <w:rFonts w:ascii="Arial" w:hAnsi="Arial" w:cs="Arial"/>
          <w:i/>
          <w:sz w:val="24"/>
          <w:szCs w:val="24"/>
        </w:rPr>
        <w:t xml:space="preserve">B. cinerea </w:t>
      </w:r>
      <w:r w:rsidR="00676532">
        <w:rPr>
          <w:rFonts w:ascii="Arial" w:hAnsi="Arial" w:cs="Arial"/>
          <w:sz w:val="24"/>
          <w:szCs w:val="24"/>
        </w:rPr>
        <w:t>virulence SNPs identified by this</w:t>
      </w:r>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676532">
        <w:rPr>
          <w:rFonts w:ascii="Arial" w:hAnsi="Arial" w:cs="Arial"/>
          <w:sz w:val="24"/>
          <w:szCs w:val="24"/>
        </w:rPr>
        <w:t>varied by plant accession, from</w:t>
      </w:r>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r w:rsidR="00676532">
        <w:rPr>
          <w:rFonts w:ascii="Arial" w:hAnsi="Arial" w:cs="Arial"/>
          <w:sz w:val="24"/>
          <w:szCs w:val="24"/>
        </w:rPr>
        <w:t xml:space="preserve">on </w:t>
      </w:r>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p>
    <w:p w14:paraId="2A925D8C" w14:textId="2F8DFD6F" w:rsidR="0020244D" w:rsidRDefault="0020244D" w:rsidP="0020244D">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w:t>
      </w:r>
      <w:r w:rsidR="00AA12DA">
        <w:rPr>
          <w:rFonts w:ascii="Arial" w:hAnsi="Arial" w:cs="Arial"/>
          <w:sz w:val="24"/>
          <w:szCs w:val="24"/>
        </w:rPr>
        <w:t xml:space="preserve"> genotype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r w:rsidR="006C38D4">
        <w:rPr>
          <w:rFonts w:ascii="Arial" w:hAnsi="Arial" w:cs="Arial"/>
          <w:sz w:val="24"/>
          <w:szCs w:val="24"/>
        </w:rPr>
        <w:t>,</w:t>
      </w:r>
      <w:r w:rsidRPr="008C1BDB">
        <w:rPr>
          <w:rFonts w:ascii="Arial" w:hAnsi="Arial" w:cs="Arial"/>
          <w:sz w:val="24"/>
          <w:szCs w:val="24"/>
        </w:rPr>
        <w:t>3</w:t>
      </w:r>
      <w:r w:rsidR="00702CED">
        <w:rPr>
          <w:rFonts w:ascii="Arial" w:hAnsi="Arial" w:cs="Arial"/>
          <w:sz w:val="24"/>
          <w:szCs w:val="24"/>
        </w:rPr>
        <w:t>00</w:t>
      </w:r>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p>
    <w:p w14:paraId="159340F7" w14:textId="0B3CECD5"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6F171A" w:rsidRPr="008C1BDB">
        <w:rPr>
          <w:rFonts w:ascii="Arial" w:hAnsi="Arial" w:cs="Arial"/>
          <w:sz w:val="24"/>
          <w:szCs w:val="24"/>
        </w:rPr>
        <w:t>)</w:t>
      </w:r>
      <w:r w:rsidR="00277283" w:rsidRPr="008C1BDB">
        <w:rPr>
          <w:rFonts w:ascii="Arial" w:hAnsi="Arial" w:cs="Arial"/>
          <w:sz w:val="24"/>
          <w:szCs w:val="24"/>
        </w:rPr>
        <w:t xml:space="preserve">. </w:t>
      </w:r>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r w:rsidR="00486210">
        <w:rPr>
          <w:rFonts w:ascii="Arial" w:hAnsi="Arial" w:cs="Arial"/>
          <w:sz w:val="24"/>
          <w:szCs w:val="24"/>
        </w:rPr>
        <w:t xml:space="preserve"> as an example of a </w:t>
      </w:r>
      <w:r w:rsidR="00486210">
        <w:rPr>
          <w:rFonts w:ascii="Arial" w:hAnsi="Arial" w:cs="Arial"/>
          <w:sz w:val="24"/>
          <w:szCs w:val="24"/>
        </w:rPr>
        <w:lastRenderedPageBreak/>
        <w:t>virulence gene identified by our GWA methods,</w:t>
      </w:r>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62DF0C53"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4DDF55B7"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r w:rsidR="00AA12DA">
        <w:rPr>
          <w:rFonts w:ascii="Arial" w:hAnsi="Arial" w:cs="Arial"/>
          <w:sz w:val="24"/>
          <w:szCs w:val="24"/>
        </w:rPr>
        <w:t>differed on wild and domesticated tomato indicated that there may be</w:t>
      </w:r>
      <w:r w:rsidR="004569EC" w:rsidRPr="008C1BDB">
        <w:rPr>
          <w:rFonts w:ascii="Arial" w:hAnsi="Arial" w:cs="Arial"/>
          <w:sz w:val="24"/>
          <w:szCs w:val="24"/>
        </w:rPr>
        <w:t xml:space="preserve"> </w:t>
      </w:r>
      <w:r w:rsidR="00E20835">
        <w:rPr>
          <w:rFonts w:ascii="Arial" w:hAnsi="Arial" w:cs="Arial"/>
          <w:sz w:val="24"/>
          <w:szCs w:val="24"/>
        </w:rPr>
        <w:t xml:space="preserve">some </w:t>
      </w:r>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r w:rsidR="00FD7EFA">
        <w:rPr>
          <w:rFonts w:ascii="Arial" w:hAnsi="Arial" w:cs="Arial"/>
          <w:sz w:val="24"/>
          <w:szCs w:val="24"/>
        </w:rPr>
        <w:t>linked to this</w:t>
      </w:r>
      <w:r w:rsidR="005C1BBE">
        <w:rPr>
          <w:rFonts w:ascii="Arial" w:hAnsi="Arial" w:cs="Arial"/>
          <w:sz w:val="24"/>
          <w:szCs w:val="24"/>
        </w:rPr>
        <w:t xml:space="preserve"> phenotypic variation</w:t>
      </w:r>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r w:rsidR="00E20835">
        <w:rPr>
          <w:rFonts w:ascii="Arial" w:hAnsi="Arial" w:cs="Arial"/>
          <w:sz w:val="24"/>
          <w:szCs w:val="24"/>
        </w:rPr>
        <w:t>ated</w:t>
      </w:r>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r w:rsidR="00106559">
        <w:rPr>
          <w:rFonts w:ascii="Arial" w:hAnsi="Arial" w:cs="Arial"/>
          <w:sz w:val="24"/>
          <w:szCs w:val="24"/>
        </w:rPr>
        <w:t>,</w:t>
      </w:r>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r w:rsidR="00676532">
        <w:rPr>
          <w:rFonts w:ascii="Arial" w:hAnsi="Arial" w:cs="Arial"/>
          <w:sz w:val="24"/>
          <w:szCs w:val="24"/>
        </w:rPr>
        <w:t xml:space="preserve">The significant SNP sets </w:t>
      </w:r>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Domestication Sensitivity identified a more limited </w:t>
      </w:r>
      <w:r w:rsidR="00B623B3" w:rsidRPr="008C1BDB">
        <w:rPr>
          <w:rFonts w:ascii="Arial" w:hAnsi="Arial" w:cs="Arial"/>
          <w:sz w:val="24"/>
          <w:szCs w:val="24"/>
        </w:rPr>
        <w:lastRenderedPageBreak/>
        <w:t xml:space="preserve">set of SNPs </w:t>
      </w:r>
      <w:r w:rsidR="00FD7EFA">
        <w:rPr>
          <w:rFonts w:ascii="Arial" w:hAnsi="Arial" w:cs="Arial"/>
          <w:sz w:val="24"/>
          <w:szCs w:val="24"/>
        </w:rPr>
        <w:t>with</w:t>
      </w:r>
      <w:r w:rsidR="00B623B3" w:rsidRPr="008C1BDB">
        <w:rPr>
          <w:rFonts w:ascii="Arial" w:hAnsi="Arial" w:cs="Arial"/>
          <w:sz w:val="24"/>
          <w:szCs w:val="24"/>
        </w:rPr>
        <w:t xml:space="preserve"> less overlap </w:t>
      </w:r>
      <w:r w:rsidR="00FD7EFA">
        <w:rPr>
          <w:rFonts w:ascii="Arial" w:hAnsi="Arial" w:cs="Arial"/>
          <w:sz w:val="24"/>
          <w:szCs w:val="24"/>
        </w:rPr>
        <w:t>to</w:t>
      </w:r>
      <w:r w:rsidR="00FD7EFA" w:rsidRPr="008C1BDB">
        <w:rPr>
          <w:rFonts w:ascii="Arial" w:hAnsi="Arial" w:cs="Arial"/>
          <w:sz w:val="24"/>
          <w:szCs w:val="24"/>
        </w:rPr>
        <w:t xml:space="preserve"> </w:t>
      </w:r>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E62AE8" w:rsidRPr="008C1BDB">
        <w:rPr>
          <w:rFonts w:ascii="Arial" w:hAnsi="Arial" w:cs="Arial"/>
          <w:sz w:val="24"/>
          <w:szCs w:val="24"/>
        </w:rPr>
        <w:t xml:space="preserve">To </w:t>
      </w:r>
      <w:r w:rsidR="00FD7EFA">
        <w:rPr>
          <w:rFonts w:ascii="Arial" w:hAnsi="Arial" w:cs="Arial"/>
          <w:sz w:val="24"/>
          <w:szCs w:val="24"/>
        </w:rPr>
        <w:t>query</w:t>
      </w:r>
      <w:r w:rsidR="00E62AE8" w:rsidRPr="008C1BDB">
        <w:rPr>
          <w:rFonts w:ascii="Arial" w:hAnsi="Arial" w:cs="Arial"/>
          <w:sz w:val="24"/>
          <w:szCs w:val="24"/>
        </w:rPr>
        <w:t xml:space="preserve"> the underlying gene functions for these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w:t>
      </w:r>
      <w:r w:rsidR="00185E48">
        <w:rPr>
          <w:rFonts w:ascii="Arial" w:hAnsi="Arial" w:cs="Arial"/>
          <w:sz w:val="24"/>
          <w:szCs w:val="24"/>
        </w:rPr>
        <w:t>b</w:t>
      </w:r>
      <w:r w:rsidR="004526A2" w:rsidRPr="008C1BDB">
        <w:rPr>
          <w:rFonts w:ascii="Arial" w:hAnsi="Arial" w:cs="Arial"/>
          <w:sz w:val="24"/>
          <w:szCs w:val="24"/>
        </w:rPr>
        <w:t xml:space="preserve">) when compared to the whole-genome T4 gene annotation. </w:t>
      </w:r>
      <w:r w:rsidR="002659F9">
        <w:rPr>
          <w:rFonts w:ascii="Arial" w:hAnsi="Arial" w:cs="Arial"/>
          <w:sz w:val="24"/>
          <w:szCs w:val="24"/>
        </w:rPr>
        <w:t xml:space="preserve">The </w:t>
      </w:r>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Pr>
          <w:rFonts w:ascii="Arial" w:hAnsi="Arial" w:cs="Arial"/>
          <w:sz w:val="24"/>
          <w:szCs w:val="24"/>
        </w:rPr>
        <w:t>ated</w:t>
      </w:r>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D26AEE5"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r w:rsidR="00140D23">
        <w:rPr>
          <w:rFonts w:ascii="Arial" w:hAnsi="Arial" w:cs="Arial"/>
          <w:sz w:val="24"/>
          <w:szCs w:val="24"/>
        </w:rPr>
        <w:t>Pathog</w:t>
      </w:r>
      <w:r w:rsidR="00FD7EFA">
        <w:rPr>
          <w:rFonts w:ascii="Arial" w:hAnsi="Arial" w:cs="Arial"/>
          <w:sz w:val="24"/>
          <w:szCs w:val="24"/>
        </w:rPr>
        <w:t>en</w:t>
      </w:r>
      <w:r w:rsidR="00140D23">
        <w:rPr>
          <w:rFonts w:ascii="Arial" w:hAnsi="Arial" w:cs="Arial"/>
          <w:sz w:val="24"/>
          <w:szCs w:val="24"/>
        </w:rPr>
        <w:t xml:space="preserve"> isolate and tomato genotype were the strongest determinants of the interaction with only </w:t>
      </w:r>
      <w:r w:rsidR="00E62AE8" w:rsidRPr="008C1BDB">
        <w:rPr>
          <w:rFonts w:ascii="Arial" w:hAnsi="Arial" w:cs="Arial"/>
          <w:sz w:val="24"/>
          <w:szCs w:val="24"/>
        </w:rPr>
        <w:t>a slight but significant decrease in resistance to the pathogen</w:t>
      </w:r>
      <w:r w:rsidR="00FD7EFA">
        <w:rPr>
          <w:rFonts w:ascii="Arial" w:hAnsi="Arial" w:cs="Arial"/>
          <w:sz w:val="24"/>
          <w:szCs w:val="24"/>
        </w:rPr>
        <w:t xml:space="preserve"> associated with </w:t>
      </w:r>
      <w:r w:rsidR="00FD7EFA">
        <w:rPr>
          <w:rFonts w:ascii="Arial" w:hAnsi="Arial" w:cs="Arial"/>
          <w:sz w:val="24"/>
          <w:szCs w:val="24"/>
        </w:rPr>
        <w:lastRenderedPageBreak/>
        <w:t>domestication</w:t>
      </w:r>
      <w:r w:rsidR="00140D23">
        <w:rPr>
          <w:rFonts w:ascii="Arial" w:hAnsi="Arial" w:cs="Arial"/>
          <w:sz w:val="24"/>
          <w:szCs w:val="24"/>
        </w:rPr>
        <w:t>. Equally</w:t>
      </w:r>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 </w:t>
      </w:r>
      <w:r w:rsidR="00840BF6">
        <w:rPr>
          <w:rFonts w:ascii="Arial" w:hAnsi="Arial" w:cs="Arial"/>
          <w:sz w:val="24"/>
          <w:szCs w:val="24"/>
        </w:rPr>
        <w:t>b</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48026B66" w14:textId="111A117A"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bookmarkStart w:id="10" w:name="_Hlk528003815"/>
      <w:r w:rsidR="00A2119C">
        <w:rPr>
          <w:rFonts w:ascii="Arial" w:hAnsi="Arial" w:cs="Arial"/>
          <w:sz w:val="24"/>
          <w:szCs w:val="24"/>
        </w:rPr>
        <w:t>Thus, if these</w:t>
      </w:r>
      <w:r w:rsidR="00E568CD">
        <w:rPr>
          <w:rFonts w:ascii="Arial" w:hAnsi="Arial" w:cs="Arial"/>
          <w:sz w:val="24"/>
          <w:szCs w:val="24"/>
        </w:rPr>
        <w:t xml:space="preserve"> pathways </w:t>
      </w:r>
      <w:r w:rsidR="00A2119C">
        <w:rPr>
          <w:rFonts w:ascii="Arial" w:hAnsi="Arial" w:cs="Arial"/>
          <w:sz w:val="24"/>
          <w:szCs w:val="24"/>
        </w:rPr>
        <w:t>had large effect differences between wild and domestic</w:t>
      </w:r>
      <w:r w:rsidR="005C1BBE">
        <w:rPr>
          <w:rFonts w:ascii="Arial" w:hAnsi="Arial" w:cs="Arial"/>
          <w:sz w:val="24"/>
          <w:szCs w:val="24"/>
        </w:rPr>
        <w:t>ated</w:t>
      </w:r>
      <w:r w:rsidR="00A2119C">
        <w:rPr>
          <w:rFonts w:ascii="Arial" w:hAnsi="Arial" w:cs="Arial"/>
          <w:sz w:val="24"/>
          <w:szCs w:val="24"/>
        </w:rPr>
        <w:t xml:space="preserve"> tomato</w:t>
      </w:r>
      <w:r w:rsidR="00E568CD">
        <w:rPr>
          <w:rFonts w:ascii="Arial" w:hAnsi="Arial" w:cs="Arial"/>
          <w:sz w:val="24"/>
          <w:szCs w:val="24"/>
        </w:rPr>
        <w:t xml:space="preserve"> we would expect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r w:rsidR="00E568CD">
        <w:rPr>
          <w:rFonts w:ascii="Arial" w:hAnsi="Arial" w:cs="Arial"/>
          <w:sz w:val="24"/>
          <w:szCs w:val="24"/>
        </w:rPr>
        <w:t xml:space="preserve">. </w:t>
      </w:r>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Pr>
          <w:rFonts w:ascii="Arial" w:hAnsi="Arial" w:cs="Arial"/>
          <w:sz w:val="24"/>
          <w:szCs w:val="24"/>
        </w:rPr>
        <w:t>(Figure 2</w:t>
      </w:r>
      <w:r w:rsidR="00A2119C">
        <w:rPr>
          <w:rFonts w:ascii="Arial" w:hAnsi="Arial" w:cs="Arial"/>
          <w:sz w:val="24"/>
          <w:szCs w:val="24"/>
        </w:rPr>
        <w:t xml:space="preserve"> and</w:t>
      </w:r>
      <w:r w:rsidR="00E568CD">
        <w:rPr>
          <w:rFonts w:ascii="Arial" w:hAnsi="Arial" w:cs="Arial"/>
          <w:sz w:val="24"/>
          <w:szCs w:val="24"/>
        </w:rPr>
        <w:t xml:space="preserve"> 3). </w:t>
      </w:r>
      <w:bookmarkEnd w:id="10"/>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w:t>
      </w:r>
      <w:r w:rsidR="00E773AB" w:rsidRPr="008C1BDB">
        <w:rPr>
          <w:rFonts w:ascii="Arial" w:hAnsi="Arial" w:cs="Arial"/>
          <w:sz w:val="24"/>
          <w:szCs w:val="24"/>
        </w:rPr>
        <w:lastRenderedPageBreak/>
        <w:t xml:space="preserve">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r w:rsidR="00F60FC1" w:rsidRPr="008C1BDB">
        <w:rPr>
          <w:rFonts w:ascii="Arial" w:hAnsi="Arial" w:cs="Arial"/>
          <w:sz w:val="24"/>
          <w:szCs w:val="24"/>
        </w:rPr>
        <w:t>It is unclear whether</w:t>
      </w:r>
      <w:r w:rsidR="00E773AB" w:rsidRPr="008C1BDB">
        <w:rPr>
          <w:rFonts w:ascii="Arial" w:hAnsi="Arial" w:cs="Arial"/>
          <w:sz w:val="24"/>
          <w:szCs w:val="24"/>
        </w:rPr>
        <w:t xml:space="preserve"> </w:t>
      </w:r>
      <w:r w:rsidR="00A2119C">
        <w:rPr>
          <w:rFonts w:ascii="Arial" w:hAnsi="Arial" w:cs="Arial"/>
          <w:sz w:val="24"/>
          <w:szCs w:val="24"/>
        </w:rPr>
        <w:t>this pattern is unique to tomato</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4FC312E6"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bookmarkStart w:id="11" w:name="_Hlk528003843"/>
      <w:r w:rsidR="00140D23">
        <w:rPr>
          <w:rFonts w:ascii="Arial" w:hAnsi="Arial" w:cs="Arial"/>
          <w:sz w:val="24"/>
          <w:szCs w:val="24"/>
        </w:rPr>
        <w:t xml:space="preserve"> similar to the</w:t>
      </w:r>
      <w:r w:rsidR="003E25EB">
        <w:rPr>
          <w:rFonts w:ascii="Arial" w:hAnsi="Arial" w:cs="Arial"/>
          <w:sz w:val="24"/>
          <w:szCs w:val="24"/>
        </w:rPr>
        <w:t xml:space="preserve"> highly polygenic basis on the host side </w:t>
      </w:r>
      <w:r w:rsidR="00E20835">
        <w:rPr>
          <w:rFonts w:ascii="Arial" w:hAnsi="Arial" w:cs="Arial"/>
          <w:sz w:val="24"/>
          <w:szCs w:val="24"/>
        </w:rPr>
        <w:t xml:space="preserve">of the interaction </w:t>
      </w:r>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r w:rsidR="003E25EB">
        <w:rPr>
          <w:rFonts w:ascii="Arial" w:hAnsi="Arial" w:cs="Arial"/>
          <w:sz w:val="24"/>
          <w:szCs w:val="24"/>
        </w:rPr>
        <w:t>.</w:t>
      </w:r>
      <w:bookmarkEnd w:id="11"/>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fferent from </w:t>
      </w:r>
      <w:r w:rsidR="003E25EB">
        <w:rPr>
          <w:rFonts w:ascii="Arial" w:hAnsi="Arial" w:cs="Arial"/>
          <w:sz w:val="24"/>
          <w:szCs w:val="24"/>
        </w:rPr>
        <w:t xml:space="preserve">virulence architecture in </w:t>
      </w:r>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44F1AD0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332AA5">
        <w:rPr>
          <w:rFonts w:ascii="Arial" w:hAnsi="Arial" w:cs="Arial"/>
          <w:sz w:val="24"/>
          <w:szCs w:val="24"/>
        </w:rPr>
        <w:t xml:space="preserve"> </w: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Rowe and Kliebenstein 2007, Fekete, Fekete et al. 2012, Atwell, Corwin et al. 2015, Atwell, Corwin et al. 2018)</w:t>
      </w:r>
      <w:r w:rsidR="002345CD">
        <w:rPr>
          <w:rFonts w:ascii="Arial" w:hAnsi="Arial" w:cs="Arial"/>
          <w:sz w:val="24"/>
          <w:szCs w:val="24"/>
        </w:rPr>
        <w:fldChar w:fldCharType="end"/>
      </w:r>
      <w:r w:rsidR="00EA31C3" w:rsidRPr="008C1BDB">
        <w:rPr>
          <w:rFonts w:ascii="Arial" w:hAnsi="Arial" w:cs="Arial"/>
          <w:sz w:val="24"/>
          <w:szCs w:val="24"/>
        </w:rPr>
        <w:t xml:space="preserve">. Thus, it is </w:t>
      </w:r>
      <w:r w:rsidR="008C605F">
        <w:rPr>
          <w:rFonts w:ascii="Arial" w:hAnsi="Arial" w:cs="Arial"/>
          <w:sz w:val="24"/>
          <w:szCs w:val="24"/>
        </w:rPr>
        <w:t>in</w:t>
      </w:r>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r w:rsidR="00E20835">
        <w:rPr>
          <w:rFonts w:ascii="Arial" w:hAnsi="Arial" w:cs="Arial"/>
          <w:sz w:val="24"/>
          <w:szCs w:val="24"/>
        </w:rPr>
        <w:t xml:space="preserve">host’s </w:t>
      </w:r>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 xml:space="preserve">the estimated breeding value inferred from any </w:t>
      </w:r>
      <w:r w:rsidR="001659E8" w:rsidRPr="008C1BDB">
        <w:rPr>
          <w:rFonts w:ascii="Arial" w:hAnsi="Arial" w:cs="Arial"/>
          <w:sz w:val="24"/>
          <w:szCs w:val="24"/>
        </w:rPr>
        <w:lastRenderedPageBreak/>
        <w:t>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r w:rsidR="00576FA3">
        <w:rPr>
          <w:rFonts w:ascii="Arial" w:hAnsi="Arial" w:cs="Arial"/>
          <w:sz w:val="24"/>
          <w:szCs w:val="24"/>
        </w:rPr>
        <w:t xml:space="preserve">evidence for </w:t>
      </w:r>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33CA9B51"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140D23">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7EB54D1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S. pimpinellifolium</w:t>
      </w:r>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S. lycopersicum</w:t>
      </w:r>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S. pimpinellifolium</w:t>
      </w:r>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r w:rsidR="00583E28">
        <w:rPr>
          <w:rFonts w:ascii="Arial" w:hAnsi="Arial" w:cs="Arial"/>
          <w:sz w:val="24"/>
          <w:szCs w:val="24"/>
        </w:rPr>
        <w:t>2</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95F84C4"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r w:rsidR="00AD14E2">
        <w:rPr>
          <w:rFonts w:ascii="Arial" w:hAnsi="Arial" w:cs="Arial"/>
        </w:rPr>
        <w:t xml:space="preserve"> </w: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 </w:instrTex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DATA </w:instrText>
      </w:r>
      <w:r w:rsidR="002345CD">
        <w:rPr>
          <w:rFonts w:ascii="Arial" w:hAnsi="Arial" w:cs="Arial"/>
        </w:rPr>
      </w:r>
      <w:r w:rsidR="002345CD">
        <w:rPr>
          <w:rFonts w:ascii="Arial" w:hAnsi="Arial" w:cs="Arial"/>
        </w:rPr>
        <w:fldChar w:fldCharType="end"/>
      </w:r>
      <w:r w:rsidR="002345CD">
        <w:rPr>
          <w:rFonts w:ascii="Arial" w:hAnsi="Arial" w:cs="Arial"/>
        </w:rPr>
      </w:r>
      <w:r w:rsidR="002345CD">
        <w:rPr>
          <w:rFonts w:ascii="Arial" w:hAnsi="Arial" w:cs="Arial"/>
        </w:rPr>
        <w:fldChar w:fldCharType="separate"/>
      </w:r>
      <w:r w:rsidR="002345CD">
        <w:rPr>
          <w:rFonts w:ascii="Arial" w:hAnsi="Arial" w:cs="Arial"/>
          <w:noProof/>
        </w:rPr>
        <w:t>(Atwell, Corwin et al. 2015, Zhang, Corwin et al. 2017, Atwell, Corwin et al. 2018)</w:t>
      </w:r>
      <w:r w:rsidR="002345CD">
        <w:rPr>
          <w:rFonts w:ascii="Arial" w:hAnsi="Arial" w:cs="Arial"/>
        </w:rPr>
        <w:fldChar w:fldCharType="end"/>
      </w:r>
      <w:r w:rsidR="00625D4A">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2" w:name="OLE_LINK1"/>
      <w:bookmarkStart w:id="13" w:name="OLE_LINK2"/>
      <w:r w:rsidRPr="008C1BDB">
        <w:rPr>
          <w:rFonts w:ascii="Arial" w:hAnsi="Arial" w:cs="Arial"/>
          <w:sz w:val="24"/>
          <w:szCs w:val="24"/>
        </w:rPr>
        <w:t xml:space="preserve">272,672 </w:t>
      </w:r>
      <w:bookmarkEnd w:id="12"/>
      <w:bookmarkEnd w:id="13"/>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w:t>
      </w:r>
      <w:r w:rsidRPr="008C1BDB">
        <w:rPr>
          <w:rFonts w:ascii="Arial" w:hAnsi="Arial" w:cs="Arial"/>
          <w:sz w:val="24"/>
          <w:szCs w:val="24"/>
        </w:rPr>
        <w:lastRenderedPageBreak/>
        <w:t>than 10% missing calls across the isolates (SNP calls in at least 82/ 91 isolates)</w:t>
      </w:r>
      <w:r w:rsidR="00AD14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70753D2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w:t>
      </w:r>
      <w:r w:rsidR="00AD14E2">
        <w:rPr>
          <w:rFonts w:ascii="Arial" w:hAnsi="Arial" w:cs="Arial"/>
          <w:sz w:val="24"/>
          <w:szCs w:val="24"/>
        </w:rPr>
        <w:t>s</w:t>
      </w:r>
      <w:r w:rsidR="00A03AD5" w:rsidRPr="008C1BDB">
        <w:rPr>
          <w:rFonts w:ascii="Arial" w:hAnsi="Arial" w:cs="Arial"/>
          <w:sz w:val="24"/>
          <w:szCs w:val="24"/>
        </w:rPr>
        <w:t xml:space="preserve">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 xml:space="preserve">(Corwin, Copeland et al. </w:t>
      </w:r>
      <w:r w:rsidRPr="008C1BDB">
        <w:rPr>
          <w:rFonts w:ascii="Arial" w:hAnsi="Arial" w:cs="Arial"/>
          <w:noProof/>
          <w:sz w:val="24"/>
          <w:szCs w:val="24"/>
        </w:rPr>
        <w:lastRenderedPageBreak/>
        <w:t>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77F66F4E" w:rsidR="00C368B8"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general linear model</w:t>
      </w:r>
      <w:r w:rsidR="00D02107">
        <w:rPr>
          <w:rFonts w:ascii="Arial" w:hAnsi="Arial" w:cs="Arial"/>
          <w:sz w:val="24"/>
          <w:szCs w:val="24"/>
        </w:rPr>
        <w:t>s</w:t>
      </w:r>
      <w:r w:rsidRPr="008C1BDB">
        <w:rPr>
          <w:rFonts w:ascii="Arial" w:hAnsi="Arial" w:cs="Arial"/>
          <w:sz w:val="24"/>
          <w:szCs w:val="24"/>
        </w:rPr>
        <w:t xml:space="preserve"> for the full experiment</w:t>
      </w:r>
      <w:r w:rsidR="00C368B8">
        <w:rPr>
          <w:rFonts w:ascii="Arial" w:hAnsi="Arial" w:cs="Arial"/>
          <w:sz w:val="24"/>
          <w:szCs w:val="24"/>
        </w:rPr>
        <w:t xml:space="preserve"> to determine the contributions of plant and pathogen genotype</w:t>
      </w:r>
      <w:r w:rsidR="00D02107">
        <w:rPr>
          <w:rFonts w:ascii="Arial" w:hAnsi="Arial" w:cs="Arial"/>
          <w:sz w:val="24"/>
          <w:szCs w:val="24"/>
        </w:rPr>
        <w:t>(</w:t>
      </w:r>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r w:rsidRPr="008C1BDB">
        <w:rPr>
          <w:rFonts w:ascii="Arial" w:hAnsi="Arial" w:cs="Arial"/>
          <w:sz w:val="24"/>
          <w:szCs w:val="24"/>
        </w:rPr>
        <w:t xml:space="preserve">Two of our 97 isolates that did not have replication across 2 experiments were dropped at this stage of analysis. </w:t>
      </w:r>
      <w:r w:rsidR="00C368B8">
        <w:rPr>
          <w:rFonts w:ascii="Arial" w:hAnsi="Arial" w:cs="Arial"/>
          <w:sz w:val="24"/>
          <w:szCs w:val="24"/>
        </w:rPr>
        <w:t>We used the following linear models</w:t>
      </w:r>
      <w:r w:rsidR="00D02107">
        <w:rPr>
          <w:rFonts w:ascii="Arial" w:hAnsi="Arial" w:cs="Arial"/>
          <w:sz w:val="24"/>
          <w:szCs w:val="24"/>
        </w:rPr>
        <w:t xml:space="preserve"> throughout our analyses</w:t>
      </w:r>
      <w:r w:rsidR="00C368B8">
        <w:rPr>
          <w:rFonts w:ascii="Arial" w:hAnsi="Arial" w:cs="Arial"/>
          <w:sz w:val="24"/>
          <w:szCs w:val="24"/>
        </w:rPr>
        <w:t>.</w:t>
      </w:r>
    </w:p>
    <w:p w14:paraId="2DC627C1" w14:textId="0BB003A0" w:rsidR="00044920" w:rsidRDefault="00044920" w:rsidP="00044920">
      <w:pPr>
        <w:rPr>
          <w:rFonts w:ascii="Arial" w:hAnsi="Arial" w:cs="Arial"/>
          <w:sz w:val="24"/>
          <w:szCs w:val="24"/>
        </w:rPr>
      </w:pPr>
      <w:r>
        <w:rPr>
          <w:rFonts w:ascii="Arial" w:hAnsi="Arial" w:cs="Arial"/>
          <w:sz w:val="24"/>
          <w:szCs w:val="24"/>
        </w:rPr>
        <w:t>Main mixed-effect model of lesion size variation</w:t>
      </w:r>
    </w:p>
    <w:p w14:paraId="25EFD42F" w14:textId="04BE59C9" w:rsidR="00044920" w:rsidRDefault="00044920" w:rsidP="00044920">
      <w:pPr>
        <w:rPr>
          <w:rFonts w:ascii="Arial" w:hAnsi="Arial" w:cs="Arial"/>
          <w:sz w:val="24"/>
          <w:szCs w:val="24"/>
        </w:rPr>
      </w:pPr>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proofErr w:type="gramEnd"/>
    </w:p>
    <w:p w14:paraId="7CABC3F8" w14:textId="63323FC4" w:rsidR="00044920" w:rsidRDefault="00044920" w:rsidP="00044920">
      <w:pPr>
        <w:rPr>
          <w:rFonts w:ascii="Arial" w:hAnsi="Arial" w:cs="Arial"/>
          <w:sz w:val="24"/>
          <w:szCs w:val="24"/>
        </w:rPr>
      </w:pPr>
      <w:r>
        <w:rPr>
          <w:rFonts w:ascii="Arial" w:hAnsi="Arial" w:cs="Arial"/>
          <w:sz w:val="24"/>
          <w:szCs w:val="24"/>
        </w:rPr>
        <w:t>Within-plant accession mixed-effect model of lesion size</w:t>
      </w:r>
    </w:p>
    <w:p w14:paraId="648A0A6F" w14:textId="77777777" w:rsidR="00044920" w:rsidRDefault="00044920" w:rsidP="00044920">
      <w:pPr>
        <w:rPr>
          <w:rFonts w:ascii="Arial" w:hAnsi="Arial" w:cs="Arial"/>
          <w:sz w:val="24"/>
          <w:szCs w:val="24"/>
        </w:rPr>
      </w:pPr>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p>
    <w:p w14:paraId="402B44B7" w14:textId="3464F51F" w:rsidR="00044920" w:rsidRDefault="00044920" w:rsidP="00044920">
      <w:pPr>
        <w:rPr>
          <w:rFonts w:ascii="Arial" w:hAnsi="Arial" w:cs="Arial"/>
          <w:sz w:val="24"/>
          <w:szCs w:val="24"/>
        </w:rPr>
      </w:pPr>
      <w:r>
        <w:rPr>
          <w:rFonts w:ascii="Arial" w:hAnsi="Arial" w:cs="Arial"/>
          <w:sz w:val="24"/>
          <w:szCs w:val="24"/>
        </w:rPr>
        <w:t>Within-isolate mixed-effect model of lesion size</w:t>
      </w:r>
    </w:p>
    <w:p w14:paraId="56F7E4F7" w14:textId="419A697B" w:rsidR="00044920" w:rsidRPr="00F50E78" w:rsidRDefault="00044920" w:rsidP="00044920">
      <w:pPr>
        <w:rPr>
          <w:rFonts w:ascii="Arial" w:hAnsi="Arial" w:cs="Arial"/>
          <w:sz w:val="24"/>
          <w:szCs w:val="24"/>
          <w:vertAlign w:val="subscript"/>
        </w:rPr>
      </w:pPr>
      <w:r>
        <w:rPr>
          <w:rFonts w:ascii="Arial" w:hAnsi="Arial" w:cs="Arial"/>
          <w:sz w:val="24"/>
          <w:szCs w:val="24"/>
        </w:rPr>
        <w:t>Y = D/P + E</w:t>
      </w:r>
      <w:r>
        <w:rPr>
          <w:rFonts w:ascii="Arial" w:hAnsi="Arial" w:cs="Arial"/>
          <w:sz w:val="24"/>
          <w:szCs w:val="24"/>
          <w:vertAlign w:val="subscript"/>
        </w:rPr>
        <w:t>R</w:t>
      </w:r>
    </w:p>
    <w:p w14:paraId="4235E56A" w14:textId="77777777" w:rsidR="00044920" w:rsidRDefault="00044920" w:rsidP="00044920">
      <w:pPr>
        <w:rPr>
          <w:rFonts w:ascii="Arial" w:hAnsi="Arial" w:cs="Arial"/>
          <w:sz w:val="24"/>
          <w:szCs w:val="24"/>
        </w:rPr>
      </w:pPr>
    </w:p>
    <w:p w14:paraId="28AEE57B" w14:textId="6CEE02A6" w:rsidR="00044920" w:rsidRPr="00F959AB" w:rsidRDefault="00044920" w:rsidP="00044920">
      <w:pPr>
        <w:spacing w:line="360" w:lineRule="auto"/>
        <w:ind w:firstLine="720"/>
        <w:rPr>
          <w:rFonts w:ascii="Arial" w:hAnsi="Arial" w:cs="Arial"/>
          <w:sz w:val="24"/>
          <w:szCs w:val="24"/>
        </w:rPr>
      </w:pPr>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r w:rsidR="00A05642">
        <w:rPr>
          <w:rFonts w:ascii="Arial" w:hAnsi="Arial" w:cs="Arial"/>
          <w:sz w:val="24"/>
          <w:szCs w:val="24"/>
        </w:rPr>
        <w:t>f</w:t>
      </w:r>
      <w:r>
        <w:rPr>
          <w:rFonts w:ascii="Arial" w:hAnsi="Arial" w:cs="Arial"/>
          <w:sz w:val="24"/>
          <w:szCs w:val="24"/>
        </w:rPr>
        <w:t>ungal genotype (isolate), P represents plant genotype (accession), D represents domestication status</w:t>
      </w:r>
      <w:r w:rsidR="00A05642">
        <w:rPr>
          <w:rFonts w:ascii="Arial" w:hAnsi="Arial" w:cs="Arial"/>
          <w:sz w:val="24"/>
          <w:szCs w:val="24"/>
        </w:rPr>
        <w:t xml:space="preserve">, </w:t>
      </w:r>
      <w:r>
        <w:rPr>
          <w:rFonts w:ascii="Arial" w:hAnsi="Arial" w:cs="Arial"/>
          <w:sz w:val="24"/>
          <w:szCs w:val="24"/>
        </w:rPr>
        <w:t>E represents experiment</w:t>
      </w:r>
      <w:r w:rsidR="00A05642">
        <w:rPr>
          <w:rFonts w:ascii="Arial" w:hAnsi="Arial" w:cs="Arial"/>
          <w:sz w:val="24"/>
          <w:szCs w:val="24"/>
        </w:rPr>
        <w:t xml:space="preserve">, </w:t>
      </w:r>
      <w:r>
        <w:rPr>
          <w:rFonts w:ascii="Arial" w:hAnsi="Arial" w:cs="Arial"/>
          <w:sz w:val="24"/>
          <w:szCs w:val="24"/>
        </w:rPr>
        <w:t xml:space="preserve">W represents whole plant, L represents leaf, A represents leaflet position. </w:t>
      </w:r>
      <w:r w:rsidR="00A05642">
        <w:rPr>
          <w:rFonts w:ascii="Arial" w:hAnsi="Arial" w:cs="Arial"/>
          <w:sz w:val="24"/>
          <w:szCs w:val="24"/>
        </w:rPr>
        <w:t>Factors with the subscript R are included in the analysis as random effects.</w:t>
      </w:r>
    </w:p>
    <w:p w14:paraId="60CB6301" w14:textId="74C2407D" w:rsidR="00D91DB6" w:rsidRDefault="00D91DB6" w:rsidP="00044920">
      <w:pPr>
        <w:spacing w:line="360" w:lineRule="auto"/>
        <w:ind w:firstLine="720"/>
        <w:rPr>
          <w:rFonts w:ascii="Arial" w:hAnsi="Arial" w:cs="Arial"/>
          <w:sz w:val="24"/>
          <w:szCs w:val="24"/>
        </w:rPr>
      </w:pPr>
      <w:r w:rsidRPr="008C1BDB">
        <w:rPr>
          <w:rFonts w:ascii="Arial" w:hAnsi="Arial" w:cs="Arial"/>
          <w:sz w:val="24"/>
          <w:szCs w:val="24"/>
        </w:rPr>
        <w:t xml:space="preserve"> </w:t>
      </w:r>
      <w:r w:rsidR="00044920">
        <w:rPr>
          <w:rFonts w:ascii="Arial" w:hAnsi="Arial" w:cs="Arial"/>
          <w:sz w:val="24"/>
          <w:szCs w:val="24"/>
        </w:rPr>
        <w:t xml:space="preserve">The within-plant accession </w:t>
      </w:r>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r w:rsidR="009F0987">
        <w:rPr>
          <w:rFonts w:ascii="Arial" w:hAnsi="Arial" w:cs="Arial"/>
          <w:sz w:val="24"/>
          <w:szCs w:val="24"/>
        </w:rPr>
        <w:t>ated</w:t>
      </w:r>
      <w:r w:rsidRPr="008C1BDB">
        <w:rPr>
          <w:rFonts w:ascii="Arial" w:hAnsi="Arial" w:cs="Arial"/>
          <w:sz w:val="24"/>
          <w:szCs w:val="24"/>
        </w:rPr>
        <w:t>/</w:t>
      </w:r>
      <w:r w:rsidR="009F0987">
        <w:rPr>
          <w:rFonts w:ascii="Arial" w:hAnsi="Arial" w:cs="Arial"/>
          <w:sz w:val="24"/>
          <w:szCs w:val="24"/>
        </w:rPr>
        <w:t xml:space="preserve"> </w:t>
      </w:r>
      <w:r w:rsidRPr="008C1BDB">
        <w:rPr>
          <w:rFonts w:ascii="Arial" w:hAnsi="Arial" w:cs="Arial"/>
          <w:sz w:val="24"/>
          <w:szCs w:val="24"/>
        </w:rPr>
        <w:t>wild tomato. We also calculated a domestication sensitivity phenotype, Sensitivity = (Domesticated lesion size – Wild lesion size) / Domesticated lesion size.</w:t>
      </w:r>
      <w:r w:rsidR="005561E2">
        <w:rPr>
          <w:rFonts w:ascii="Arial" w:hAnsi="Arial" w:cs="Arial"/>
          <w:sz w:val="24"/>
          <w:szCs w:val="24"/>
        </w:rPr>
        <w:t xml:space="preserve"> </w:t>
      </w:r>
    </w:p>
    <w:p w14:paraId="3E1ED72C" w14:textId="466FACDE" w:rsidR="00A52381" w:rsidRPr="008C1BDB" w:rsidRDefault="00A52381" w:rsidP="00044920">
      <w:pPr>
        <w:spacing w:line="360" w:lineRule="auto"/>
        <w:ind w:firstLine="720"/>
        <w:rPr>
          <w:rFonts w:ascii="Arial" w:hAnsi="Arial" w:cs="Arial"/>
          <w:sz w:val="24"/>
          <w:szCs w:val="24"/>
        </w:rPr>
      </w:pPr>
      <w:r w:rsidRPr="00A52381">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A52381">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576FA3">
        <w:rPr>
          <w:rFonts w:ascii="Arial" w:hAnsi="Arial" w:cs="Arial"/>
          <w:sz w:val="24"/>
          <w:szCs w:val="24"/>
        </w:rPr>
        <w:t xml:space="preserve">between our accessio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5B30E98E"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Pr>
          <w:rFonts w:ascii="Arial" w:hAnsi="Arial" w:cs="Arial"/>
          <w:sz w:val="24"/>
          <w:szCs w:val="24"/>
        </w:rPr>
        <w:t xml:space="preserve"> model-adjusted</w:t>
      </w:r>
      <w:r w:rsidRPr="008C1BDB">
        <w:rPr>
          <w:rFonts w:ascii="Arial" w:hAnsi="Arial" w:cs="Arial"/>
          <w:sz w:val="24"/>
          <w:szCs w:val="24"/>
        </w:rPr>
        <w:t xml:space="preserve"> lesion sizes across paired tomato genotypes. </w:t>
      </w:r>
      <w:r w:rsidR="00FE54E5">
        <w:rPr>
          <w:rFonts w:ascii="Arial" w:hAnsi="Arial" w:cs="Arial"/>
          <w:sz w:val="24"/>
          <w:szCs w:val="24"/>
        </w:rPr>
        <w:t>Also, t</w:t>
      </w:r>
      <w:r w:rsidR="00FE54E5" w:rsidRPr="008C1BDB">
        <w:rPr>
          <w:rFonts w:ascii="Arial" w:hAnsi="Arial" w:cs="Arial"/>
          <w:sz w:val="24"/>
          <w:szCs w:val="24"/>
        </w:rPr>
        <w:t xml:space="preserve">o </w:t>
      </w:r>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r w:rsidR="00FE54E5">
        <w:rPr>
          <w:rFonts w:ascii="Arial" w:hAnsi="Arial" w:cs="Arial"/>
          <w:sz w:val="24"/>
          <w:szCs w:val="24"/>
        </w:rPr>
        <w:t xml:space="preserve">model-adjusted </w:t>
      </w:r>
      <w:r w:rsidRPr="008C1BDB">
        <w:rPr>
          <w:rFonts w:ascii="Arial" w:hAnsi="Arial" w:cs="Arial"/>
          <w:sz w:val="24"/>
          <w:szCs w:val="24"/>
        </w:rPr>
        <w:t xml:space="preserve">lesion sizes across all domesticated vs. all wild tomato genotypes. Finally, we conducted single-isolate ANOVAs with FDR correction </w:t>
      </w:r>
      <w:r w:rsidR="0003049B">
        <w:rPr>
          <w:rFonts w:ascii="Arial" w:hAnsi="Arial" w:cs="Arial"/>
          <w:sz w:val="24"/>
          <w:szCs w:val="24"/>
        </w:rPr>
        <w:t xml:space="preserve">on general linear models </w:t>
      </w:r>
      <w:r w:rsidRPr="008C1BDB">
        <w:rPr>
          <w:rFonts w:ascii="Arial" w:hAnsi="Arial" w:cs="Arial"/>
          <w:sz w:val="24"/>
          <w:szCs w:val="24"/>
        </w:rPr>
        <w:t>to identify isolates with a significant response to plant genotype or domestication status.</w:t>
      </w:r>
      <w:r w:rsidR="005F40BA">
        <w:rPr>
          <w:rFonts w:ascii="Arial" w:hAnsi="Arial" w:cs="Arial"/>
          <w:sz w:val="24"/>
          <w:szCs w:val="24"/>
        </w:rPr>
        <w:t xml:space="preserve"> </w:t>
      </w:r>
    </w:p>
    <w:p w14:paraId="655B2C1B" w14:textId="2169B88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GWA used 272,672 SNPs at MAF 0.20 or greater and &lt;10% missing SNP calls as described above</w:t>
      </w:r>
      <w:r w:rsidR="0063609E">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r w:rsidR="00E83B8D">
        <w:rPr>
          <w:rFonts w:ascii="Arial" w:hAnsi="Arial" w:cs="Arial"/>
          <w:sz w:val="24"/>
          <w:szCs w:val="24"/>
        </w:rPr>
        <w:t xml:space="preserve">(approximately) </w:t>
      </w:r>
      <w:r w:rsidRPr="008C1BDB">
        <w:rPr>
          <w:rFonts w:ascii="Arial" w:hAnsi="Arial" w:cs="Arial"/>
          <w:sz w:val="24"/>
          <w:szCs w:val="24"/>
        </w:rPr>
        <w:t xml:space="preserve">99.9% thresholds </w:t>
      </w:r>
      <w:r w:rsidRPr="008C1BDB">
        <w:rPr>
          <w:rFonts w:ascii="Arial" w:hAnsi="Arial" w:cs="Arial"/>
          <w:sz w:val="24"/>
          <w:szCs w:val="24"/>
        </w:rPr>
        <w:lastRenderedPageBreak/>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2345CD">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631DFFD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5"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r w:rsidR="00AE5986">
        <w:rPr>
          <w:rFonts w:ascii="Arial" w:hAnsi="Arial" w:cs="Arial"/>
          <w:color w:val="222222"/>
          <w:sz w:val="24"/>
          <w:szCs w:val="24"/>
          <w:shd w:val="clear" w:color="auto" w:fill="FFFFFF"/>
        </w:rPr>
        <w:t xml:space="preserve"> ± SE</w:t>
      </w:r>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10EE0873"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T4 GWA Results</w:t>
      </w:r>
    </w:p>
    <w:p w14:paraId="4313CC8F" w14:textId="0C20D18A"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3</w:t>
      </w:r>
      <w:r>
        <w:rPr>
          <w:rFonts w:ascii="Arial" w:hAnsi="Arial" w:cs="Arial"/>
          <w:color w:val="222222"/>
          <w:sz w:val="24"/>
          <w:szCs w:val="24"/>
          <w:shd w:val="clear" w:color="auto" w:fill="FFFFFF"/>
        </w:rPr>
        <w:t>. Results of single-isolate ANOVA on mixed effect model</w:t>
      </w:r>
    </w:p>
    <w:p w14:paraId="2324B5FB" w14:textId="2B3AAD23"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w:t>
      </w:r>
      <w:r w:rsidR="00DA0001">
        <w:rPr>
          <w:rFonts w:ascii="Arial" w:hAnsi="Arial" w:cs="Arial"/>
          <w:color w:val="222222"/>
          <w:sz w:val="24"/>
          <w:szCs w:val="24"/>
          <w:shd w:val="clear" w:color="auto" w:fill="FFFFFF"/>
        </w:rPr>
        <w:t>Table 1</w:t>
      </w:r>
      <w:r>
        <w:rPr>
          <w:rFonts w:ascii="Arial" w:hAnsi="Arial" w:cs="Arial"/>
          <w:color w:val="222222"/>
          <w:sz w:val="24"/>
          <w:szCs w:val="24"/>
          <w:shd w:val="clear" w:color="auto" w:fill="FFFFFF"/>
        </w:rPr>
        <w:t>. Results of ANOVA following removal of domestication-associated isolates</w:t>
      </w:r>
    </w:p>
    <w:p w14:paraId="1D630113" w14:textId="1C4549DD" w:rsidR="00583E28" w:rsidRDefault="00583E28"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p>
    <w:bookmarkEnd w:id="15"/>
    <w:p w14:paraId="0A10CA74" w14:textId="46654330"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2</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3D55F080" w14:textId="6E0366FF" w:rsidR="00E81A38" w:rsidRPr="00E81A38" w:rsidRDefault="00E81A38" w:rsidP="003E10A7">
      <w:pPr>
        <w:spacing w:line="360" w:lineRule="auto"/>
        <w:rPr>
          <w:rFonts w:ascii="Arial" w:hAnsi="Arial" w:cs="Arial"/>
          <w:i/>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3</w:t>
      </w:r>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p>
    <w:p w14:paraId="79314BA3" w14:textId="6FFA0F76"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4</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lastRenderedPageBreak/>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S. lycopersicum</w:t>
      </w:r>
      <w:r w:rsidRPr="008C1BDB">
        <w:rPr>
          <w:rFonts w:ascii="Arial" w:hAnsi="Arial" w:cs="Arial"/>
          <w:sz w:val="24"/>
          <w:szCs w:val="24"/>
        </w:rPr>
        <w:t xml:space="preserve"> genotypes and 6 </w:t>
      </w:r>
      <w:r w:rsidRPr="008C1BDB">
        <w:rPr>
          <w:rFonts w:ascii="Arial" w:hAnsi="Arial" w:cs="Arial"/>
          <w:i/>
          <w:iCs/>
          <w:sz w:val="24"/>
          <w:szCs w:val="24"/>
        </w:rPr>
        <w:t>S. pimpinellifolium</w:t>
      </w:r>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Violin plots show the distribution of lesion size caused by B. cinerea isolates on each tomato host genotype. Individual points are mean lesion size for each of the 97 different isolate-host pairs. The boxes show the 75</w:t>
      </w:r>
      <w:r w:rsidRPr="00A73E52">
        <w:rPr>
          <w:rFonts w:ascii="Arial" w:hAnsi="Arial" w:cs="Arial"/>
          <w:sz w:val="24"/>
          <w:szCs w:val="24"/>
          <w:vertAlign w:val="superscript"/>
        </w:rPr>
        <w:t>th</w:t>
      </w:r>
      <w:r w:rsidRPr="008C1BDB">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79DB0B67"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r w:rsidR="009679D6">
        <w:rPr>
          <w:rFonts w:ascii="Arial" w:hAnsi="Arial" w:cs="Arial"/>
          <w:sz w:val="24"/>
          <w:szCs w:val="24"/>
        </w:rPr>
        <w:t xml:space="preserve"> </w:t>
      </w:r>
      <w:r w:rsidRPr="008C1BDB">
        <w:rPr>
          <w:rFonts w:ascii="Arial" w:hAnsi="Arial" w:cs="Arial"/>
          <w:sz w:val="24"/>
          <w:szCs w:val="24"/>
        </w:rPr>
        <w:t>ANOVA, p</w:t>
      </w:r>
      <w:r w:rsidR="009679D6">
        <w:rPr>
          <w:rFonts w:ascii="Arial" w:hAnsi="Arial" w:cs="Arial"/>
          <w:sz w:val="24"/>
          <w:szCs w:val="24"/>
        </w:rPr>
        <w:t>=0.0006</w:t>
      </w:r>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63516314"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r w:rsidR="00676532">
        <w:rPr>
          <w:rFonts w:ascii="Arial" w:hAnsi="Arial" w:cs="Arial"/>
          <w:sz w:val="24"/>
          <w:szCs w:val="24"/>
        </w:rPr>
        <w:t>accession</w:t>
      </w:r>
      <w:r w:rsidR="00676532" w:rsidRPr="008C1BDB">
        <w:rPr>
          <w:rFonts w:ascii="Arial" w:hAnsi="Arial" w:cs="Arial"/>
          <w:sz w:val="24"/>
          <w:szCs w:val="24"/>
        </w:rPr>
        <w:t xml:space="preserve"> </w:t>
      </w:r>
      <w:r w:rsidRPr="008C1BDB">
        <w:rPr>
          <w:rFonts w:ascii="Arial" w:hAnsi="Arial" w:cs="Arial"/>
          <w:sz w:val="24"/>
          <w:szCs w:val="24"/>
        </w:rPr>
        <w:t xml:space="preserve">in which the effect was estimated). </w:t>
      </w:r>
      <w:bookmarkStart w:id="16" w:name="_Hlk527038431"/>
      <w:r w:rsidR="0019233E">
        <w:rPr>
          <w:rFonts w:ascii="Arial" w:hAnsi="Arial" w:cs="Arial"/>
          <w:sz w:val="24"/>
          <w:szCs w:val="24"/>
        </w:rPr>
        <w:t xml:space="preserve">Wild accessions are oranges (yellow to red shades) and domesticated accessions are blues (green to purple shades). </w:t>
      </w:r>
      <w:bookmarkEnd w:id="16"/>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bookmarkStart w:id="17" w:name="_Hlk532558407"/>
      <w:r w:rsidR="000E078D" w:rsidRPr="000E078D">
        <w:rPr>
          <w:rFonts w:ascii="Arial" w:hAnsi="Arial" w:cs="Arial"/>
          <w:sz w:val="24"/>
          <w:szCs w:val="24"/>
          <w:highlight w:val="yellow"/>
        </w:rPr>
        <w:t>The number within each square represents the D’ value for each pairwise comparison if &lt;1.</w:t>
      </w:r>
      <w:bookmarkEnd w:id="17"/>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3C8E54A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w:t>
      </w:r>
      <w:r w:rsidR="00754622" w:rsidRPr="00754622">
        <w:rPr>
          <w:rFonts w:ascii="Arial" w:hAnsi="Arial" w:cs="Arial"/>
          <w:sz w:val="24"/>
          <w:szCs w:val="24"/>
          <w:highlight w:val="yellow"/>
        </w:rPr>
        <w:t>as the difference between the</w:t>
      </w:r>
      <w:r w:rsidRPr="00754622">
        <w:rPr>
          <w:rFonts w:ascii="Arial" w:hAnsi="Arial" w:cs="Arial"/>
          <w:sz w:val="24"/>
          <w:szCs w:val="24"/>
          <w:highlight w:val="yellow"/>
        </w:rPr>
        <w:t xml:space="preserve"> average virulence on the wild and domesticated tomato germplasm</w:t>
      </w:r>
      <w:r w:rsidRPr="008C1BDB">
        <w:rPr>
          <w:rFonts w:ascii="Arial" w:hAnsi="Arial" w:cs="Arial"/>
          <w:sz w:val="24"/>
          <w:szCs w:val="24"/>
        </w:rPr>
        <w:t xml:space="preserve">.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54E0F2D3" w14:textId="77777777" w:rsidR="006C5A21"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Default="006C5A21" w:rsidP="00170ACE">
      <w:pPr>
        <w:rPr>
          <w:rFonts w:ascii="Arial" w:hAnsi="Arial" w:cs="Arial"/>
          <w:sz w:val="24"/>
          <w:szCs w:val="24"/>
        </w:rPr>
      </w:pPr>
    </w:p>
    <w:p w14:paraId="79E836FA" w14:textId="77777777" w:rsidR="006C5A21" w:rsidRDefault="006C5A21" w:rsidP="00170ACE">
      <w:pPr>
        <w:rPr>
          <w:rFonts w:ascii="Arial" w:hAnsi="Arial" w:cs="Arial"/>
          <w:sz w:val="24"/>
          <w:szCs w:val="24"/>
        </w:rPr>
      </w:pPr>
    </w:p>
    <w:p w14:paraId="6588E67B" w14:textId="77777777" w:rsidR="006C5A21" w:rsidRDefault="006C5A21" w:rsidP="00170ACE">
      <w:pPr>
        <w:rPr>
          <w:rFonts w:ascii="Arial" w:hAnsi="Arial" w:cs="Arial"/>
          <w:sz w:val="24"/>
          <w:szCs w:val="24"/>
        </w:rPr>
      </w:pPr>
      <w:r>
        <w:rPr>
          <w:rFonts w:ascii="Arial" w:hAnsi="Arial" w:cs="Arial"/>
          <w:sz w:val="24"/>
          <w:szCs w:val="24"/>
        </w:rPr>
        <w:t xml:space="preserve">Acknowledgements </w:t>
      </w:r>
    </w:p>
    <w:p w14:paraId="6A0CF3D5" w14:textId="252ABA22" w:rsidR="00A53F01" w:rsidRPr="008C1BDB" w:rsidRDefault="006C5A21" w:rsidP="00170ACE">
      <w:pPr>
        <w:rPr>
          <w:rFonts w:ascii="Arial" w:hAnsi="Arial" w:cs="Arial"/>
          <w:sz w:val="24"/>
          <w:szCs w:val="24"/>
        </w:rPr>
      </w:pPr>
      <w:r>
        <w:rPr>
          <w:rFonts w:ascii="Arial" w:hAnsi="Arial" w:cs="Arial"/>
          <w:color w:val="222222"/>
          <w:shd w:val="clear" w:color="auto" w:fill="FFFFFF"/>
        </w:rPr>
        <w:lastRenderedPageBreak/>
        <w:t>Financial support for this work was provided by the National Research Foundation DNRF grant 99, US NSF grants IOS 1339125, MCB 1330337 and IOS 1021861, and the USDA National Institute of Food and Agriculture, Hatch project number CA-D-PLS-7033-H.</w:t>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2DAD268A" w14:textId="77777777" w:rsidR="0022052D" w:rsidRPr="0022052D" w:rsidRDefault="00416136" w:rsidP="0022052D">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2052D" w:rsidRPr="0022052D">
        <w:t xml:space="preserve">Abramovitch, R. B. and G. B. Martin (2004). "Strategies used by bacterial pathogens to suppress plant defenses." </w:t>
      </w:r>
      <w:r w:rsidR="0022052D" w:rsidRPr="0022052D">
        <w:rPr>
          <w:u w:val="single"/>
        </w:rPr>
        <w:t>Current opinion in plant biology</w:t>
      </w:r>
      <w:r w:rsidR="0022052D" w:rsidRPr="0022052D">
        <w:t xml:space="preserve"> </w:t>
      </w:r>
      <w:r w:rsidR="0022052D" w:rsidRPr="0022052D">
        <w:rPr>
          <w:b/>
        </w:rPr>
        <w:t>7</w:t>
      </w:r>
      <w:r w:rsidR="0022052D" w:rsidRPr="0022052D">
        <w:t>(4): 356-364.</w:t>
      </w:r>
    </w:p>
    <w:p w14:paraId="18B765DE" w14:textId="77777777" w:rsidR="0022052D" w:rsidRPr="0022052D" w:rsidRDefault="0022052D" w:rsidP="0022052D">
      <w:pPr>
        <w:pStyle w:val="EndNoteBibliography"/>
      </w:pPr>
      <w:r w:rsidRPr="0022052D">
        <w:t xml:space="preserve">AbuQamar, S., M.-F. Chai, H. Luo, F. Song and T. Mengiste (2008). "Tomato protein kinase 1b mediates signaling of plant responses to necrotrophic fungi and insect herbivory." </w:t>
      </w:r>
      <w:r w:rsidRPr="0022052D">
        <w:rPr>
          <w:u w:val="single"/>
        </w:rPr>
        <w:t>The Plant Cell</w:t>
      </w:r>
      <w:r w:rsidRPr="0022052D">
        <w:t xml:space="preserve"> </w:t>
      </w:r>
      <w:r w:rsidRPr="0022052D">
        <w:rPr>
          <w:b/>
        </w:rPr>
        <w:t>20</w:t>
      </w:r>
      <w:r w:rsidRPr="0022052D">
        <w:t>(7): 1964-1983.</w:t>
      </w:r>
    </w:p>
    <w:p w14:paraId="23786B60" w14:textId="77777777" w:rsidR="0022052D" w:rsidRPr="0022052D" w:rsidRDefault="0022052D" w:rsidP="0022052D">
      <w:pPr>
        <w:pStyle w:val="EndNoteBibliography"/>
      </w:pPr>
      <w:r w:rsidRPr="0022052D">
        <w:t xml:space="preserve">Atwell, S., J. Corwin, N. Soltis and D. Kliebenstein (2018). "Resequencing and association mapping of the generalist pathogen Botrytis cinerea." </w:t>
      </w:r>
      <w:r w:rsidRPr="0022052D">
        <w:rPr>
          <w:u w:val="single"/>
        </w:rPr>
        <w:t>bioRxiv</w:t>
      </w:r>
      <w:r w:rsidRPr="0022052D">
        <w:t>.</w:t>
      </w:r>
    </w:p>
    <w:p w14:paraId="10867AF0" w14:textId="77777777" w:rsidR="0022052D" w:rsidRPr="0022052D" w:rsidRDefault="0022052D" w:rsidP="0022052D">
      <w:pPr>
        <w:pStyle w:val="EndNoteBibliography"/>
      </w:pPr>
      <w:r w:rsidRPr="0022052D">
        <w:t xml:space="preserve">Atwell, S., J. Corwin, N. Soltis, A. Subedy, K. Denby and D. J. Kliebenstein (2015). "Whole genome resequencing of Botrytis cinerea isolates identifies high levels of standing diversity." </w:t>
      </w:r>
      <w:r w:rsidRPr="0022052D">
        <w:rPr>
          <w:u w:val="single"/>
        </w:rPr>
        <w:t>Frontiers in microbiology</w:t>
      </w:r>
      <w:r w:rsidRPr="0022052D">
        <w:t xml:space="preserve"> </w:t>
      </w:r>
      <w:r w:rsidRPr="0022052D">
        <w:rPr>
          <w:b/>
        </w:rPr>
        <w:t>6</w:t>
      </w:r>
      <w:r w:rsidRPr="0022052D">
        <w:t>: 996.</w:t>
      </w:r>
    </w:p>
    <w:p w14:paraId="2603BF7A" w14:textId="77777777" w:rsidR="0022052D" w:rsidRPr="0022052D" w:rsidRDefault="0022052D" w:rsidP="0022052D">
      <w:pPr>
        <w:pStyle w:val="EndNoteBibliography"/>
      </w:pPr>
      <w:r w:rsidRPr="0022052D">
        <w:t xml:space="preserve">Bai, Y. and P. Lindhout (2007). "Domestication and breeding of tomatoes: what have we gained and what can we gain in the future?" </w:t>
      </w:r>
      <w:r w:rsidRPr="0022052D">
        <w:rPr>
          <w:u w:val="single"/>
        </w:rPr>
        <w:t>Annals of botany</w:t>
      </w:r>
      <w:r w:rsidRPr="0022052D">
        <w:t xml:space="preserve"> </w:t>
      </w:r>
      <w:r w:rsidRPr="0022052D">
        <w:rPr>
          <w:b/>
        </w:rPr>
        <w:t>100</w:t>
      </w:r>
      <w:r w:rsidRPr="0022052D">
        <w:t>(5): 1085-1094.</w:t>
      </w:r>
    </w:p>
    <w:p w14:paraId="64053787" w14:textId="77777777" w:rsidR="0022052D" w:rsidRPr="0022052D" w:rsidRDefault="0022052D" w:rsidP="0022052D">
      <w:pPr>
        <w:pStyle w:val="EndNoteBibliography"/>
      </w:pPr>
      <w:r w:rsidRPr="0022052D">
        <w:t xml:space="preserve">Ballaré, C. L. and R. Pierik (2017). "The shade‐avoidance syndrome: multiple signals and ecological consequences." </w:t>
      </w:r>
      <w:r w:rsidRPr="0022052D">
        <w:rPr>
          <w:u w:val="single"/>
        </w:rPr>
        <w:t>Plant, cell &amp; environment</w:t>
      </w:r>
      <w:r w:rsidRPr="0022052D">
        <w:t xml:space="preserve"> </w:t>
      </w:r>
      <w:r w:rsidRPr="0022052D">
        <w:rPr>
          <w:b/>
        </w:rPr>
        <w:t>40</w:t>
      </w:r>
      <w:r w:rsidRPr="0022052D">
        <w:t>(11): 2530-2543.</w:t>
      </w:r>
    </w:p>
    <w:p w14:paraId="4D399C1B" w14:textId="77777777" w:rsidR="0022052D" w:rsidRPr="0022052D" w:rsidRDefault="0022052D" w:rsidP="0022052D">
      <w:pPr>
        <w:pStyle w:val="EndNoteBibliography"/>
      </w:pPr>
      <w:r w:rsidRPr="0022052D">
        <w:t xml:space="preserve">Barrett, L. G. and M. Heil (2012). "Unifying concepts and mechanisms in the specificity of plant–enemy interactions." </w:t>
      </w:r>
      <w:r w:rsidRPr="0022052D">
        <w:rPr>
          <w:u w:val="single"/>
        </w:rPr>
        <w:t>Trends in plant science</w:t>
      </w:r>
      <w:r w:rsidRPr="0022052D">
        <w:t xml:space="preserve"> </w:t>
      </w:r>
      <w:r w:rsidRPr="0022052D">
        <w:rPr>
          <w:b/>
        </w:rPr>
        <w:t>17</w:t>
      </w:r>
      <w:r w:rsidRPr="0022052D">
        <w:t>(5): 282-292.</w:t>
      </w:r>
    </w:p>
    <w:p w14:paraId="6010BF89" w14:textId="77777777" w:rsidR="0022052D" w:rsidRPr="0022052D" w:rsidRDefault="0022052D" w:rsidP="0022052D">
      <w:pPr>
        <w:pStyle w:val="EndNoteBibliography"/>
      </w:pPr>
      <w:r w:rsidRPr="0022052D">
        <w:t xml:space="preserve">Barrett, L. G., J. M. Kniskern, N. Bodenhausen, W. Zhang and J. Bergelson (2009). "Continua of specificity and virulence in plant host–pathogen interactions: causes and consequences." </w:t>
      </w:r>
      <w:r w:rsidRPr="0022052D">
        <w:rPr>
          <w:u w:val="single"/>
        </w:rPr>
        <w:t>New Phytologist</w:t>
      </w:r>
      <w:r w:rsidRPr="0022052D">
        <w:t xml:space="preserve"> </w:t>
      </w:r>
      <w:r w:rsidRPr="0022052D">
        <w:rPr>
          <w:b/>
        </w:rPr>
        <w:t>183</w:t>
      </w:r>
      <w:r w:rsidRPr="0022052D">
        <w:t>(3): 513-529.</w:t>
      </w:r>
    </w:p>
    <w:p w14:paraId="60A404E2" w14:textId="77777777" w:rsidR="0022052D" w:rsidRPr="0022052D" w:rsidRDefault="0022052D" w:rsidP="0022052D">
      <w:pPr>
        <w:pStyle w:val="EndNoteBibliography"/>
      </w:pPr>
      <w:r w:rsidRPr="0022052D">
        <w:t xml:space="preserve">Bartoli, C. and F. Roux (2017). "Genome-Wide Association Studies In Plant Pathosystems: Toward an Ecological Genomics Approach." </w:t>
      </w:r>
      <w:r w:rsidRPr="0022052D">
        <w:rPr>
          <w:u w:val="single"/>
        </w:rPr>
        <w:t>Frontiers in plant science</w:t>
      </w:r>
      <w:r w:rsidRPr="0022052D">
        <w:t xml:space="preserve"> </w:t>
      </w:r>
      <w:r w:rsidRPr="0022052D">
        <w:rPr>
          <w:b/>
        </w:rPr>
        <w:t>8</w:t>
      </w:r>
      <w:r w:rsidRPr="0022052D">
        <w:t>.</w:t>
      </w:r>
    </w:p>
    <w:p w14:paraId="5FC09AB1" w14:textId="77777777" w:rsidR="0022052D" w:rsidRPr="0022052D" w:rsidRDefault="0022052D" w:rsidP="0022052D">
      <w:pPr>
        <w:pStyle w:val="EndNoteBibliography"/>
      </w:pPr>
      <w:r w:rsidRPr="0022052D">
        <w:t xml:space="preserve">Bates, D., M. Maechler, B. Bolker and S. Walker (2015). "Fitting Linear Mixed-Effects Models Using lme4." </w:t>
      </w:r>
      <w:r w:rsidRPr="0022052D">
        <w:rPr>
          <w:u w:val="single"/>
        </w:rPr>
        <w:t>Journal of Statistical Software</w:t>
      </w:r>
      <w:r w:rsidRPr="0022052D">
        <w:t xml:space="preserve"> </w:t>
      </w:r>
      <w:r w:rsidRPr="0022052D">
        <w:rPr>
          <w:b/>
        </w:rPr>
        <w:t>67</w:t>
      </w:r>
      <w:r w:rsidRPr="0022052D">
        <w:t>(1): 1-48.</w:t>
      </w:r>
    </w:p>
    <w:p w14:paraId="37C12E3F" w14:textId="77777777" w:rsidR="0022052D" w:rsidRPr="0022052D" w:rsidRDefault="0022052D" w:rsidP="0022052D">
      <w:pPr>
        <w:pStyle w:val="EndNoteBibliography"/>
      </w:pPr>
      <w:r w:rsidRPr="0022052D">
        <w:t xml:space="preserve">Bergougnoux, V. (2014). "The history of tomato: from domestication to biopharming." </w:t>
      </w:r>
      <w:r w:rsidRPr="0022052D">
        <w:rPr>
          <w:u w:val="single"/>
        </w:rPr>
        <w:t>Biotechnology advances</w:t>
      </w:r>
      <w:r w:rsidRPr="0022052D">
        <w:t xml:space="preserve"> </w:t>
      </w:r>
      <w:r w:rsidRPr="0022052D">
        <w:rPr>
          <w:b/>
        </w:rPr>
        <w:t>32</w:t>
      </w:r>
      <w:r w:rsidRPr="0022052D">
        <w:t>(1): 170-189.</w:t>
      </w:r>
    </w:p>
    <w:p w14:paraId="691A76C4" w14:textId="77777777" w:rsidR="0022052D" w:rsidRPr="0022052D" w:rsidRDefault="0022052D" w:rsidP="0022052D">
      <w:pPr>
        <w:pStyle w:val="EndNoteBibliography"/>
      </w:pPr>
      <w:r w:rsidRPr="0022052D">
        <w:t xml:space="preserve">Bhardwaj, V., S. Meier, L. N. Petersen, R. A. Ingle and L. C. Roden (2011). "Defence responses of Arabidopsis thaliana to infection by Pseudomonas syringae are regulated by the circadian clock." </w:t>
      </w:r>
      <w:r w:rsidRPr="0022052D">
        <w:rPr>
          <w:u w:val="single"/>
        </w:rPr>
        <w:t>PloS one</w:t>
      </w:r>
      <w:r w:rsidRPr="0022052D">
        <w:t xml:space="preserve"> </w:t>
      </w:r>
      <w:r w:rsidRPr="0022052D">
        <w:rPr>
          <w:b/>
        </w:rPr>
        <w:t>6</w:t>
      </w:r>
      <w:r w:rsidRPr="0022052D">
        <w:t>(10): e26968.</w:t>
      </w:r>
    </w:p>
    <w:p w14:paraId="585DC00B" w14:textId="77777777" w:rsidR="0022052D" w:rsidRPr="0022052D" w:rsidRDefault="0022052D" w:rsidP="0022052D">
      <w:pPr>
        <w:pStyle w:val="EndNoteBibliography"/>
      </w:pPr>
      <w:r w:rsidRPr="0022052D">
        <w:t xml:space="preserve">Bittel, P. and S. Robatzek (2007). "Microbe-associated molecular patterns (MAMPs) probe plant immunity." </w:t>
      </w:r>
      <w:r w:rsidRPr="0022052D">
        <w:rPr>
          <w:u w:val="single"/>
        </w:rPr>
        <w:t>Current opinion in plant biology</w:t>
      </w:r>
      <w:r w:rsidRPr="0022052D">
        <w:t xml:space="preserve"> </w:t>
      </w:r>
      <w:r w:rsidRPr="0022052D">
        <w:rPr>
          <w:b/>
        </w:rPr>
        <w:t>10</w:t>
      </w:r>
      <w:r w:rsidRPr="0022052D">
        <w:t>(4): 335-341.</w:t>
      </w:r>
    </w:p>
    <w:p w14:paraId="2440B0D1" w14:textId="77777777" w:rsidR="0022052D" w:rsidRPr="0022052D" w:rsidRDefault="0022052D" w:rsidP="0022052D">
      <w:pPr>
        <w:pStyle w:val="EndNoteBibliography"/>
      </w:pPr>
      <w:r w:rsidRPr="0022052D">
        <w:t xml:space="preserve">Blanca, J., J. Montero-Pau, C. Sauvage, G. Bauchet, E. Illa, M. J. Díez, D. Francis, M. Causse, E. van der Knaap and J. Cañizares (2015). "Genomic variation in tomato, from wild ancestors to contemporary breeding accessions." </w:t>
      </w:r>
      <w:r w:rsidRPr="0022052D">
        <w:rPr>
          <w:u w:val="single"/>
        </w:rPr>
        <w:t>BMC genomics</w:t>
      </w:r>
      <w:r w:rsidRPr="0022052D">
        <w:t xml:space="preserve"> </w:t>
      </w:r>
      <w:r w:rsidRPr="0022052D">
        <w:rPr>
          <w:b/>
        </w:rPr>
        <w:t>16</w:t>
      </w:r>
      <w:r w:rsidRPr="0022052D">
        <w:t>(1): 257.</w:t>
      </w:r>
    </w:p>
    <w:p w14:paraId="7ECD251F" w14:textId="77777777" w:rsidR="0022052D" w:rsidRPr="0022052D" w:rsidRDefault="0022052D" w:rsidP="0022052D">
      <w:pPr>
        <w:pStyle w:val="EndNoteBibliography"/>
      </w:pPr>
      <w:r w:rsidRPr="0022052D">
        <w:t xml:space="preserve">Blanco-Ulate, B., A. Morales-Cruz, K. C. Amrine, J. M. Labavitch, A. L. Powell and D. Cantu (2014). "Genome-wide transcriptional profiling of Botrytis cinerea genes targeting plant cell walls during infections of different hosts." </w:t>
      </w:r>
      <w:r w:rsidRPr="0022052D">
        <w:rPr>
          <w:u w:val="single"/>
        </w:rPr>
        <w:t>Frontiers in plant science</w:t>
      </w:r>
      <w:r w:rsidRPr="0022052D">
        <w:t xml:space="preserve"> </w:t>
      </w:r>
      <w:r w:rsidRPr="0022052D">
        <w:rPr>
          <w:b/>
        </w:rPr>
        <w:t>5</w:t>
      </w:r>
      <w:r w:rsidRPr="0022052D">
        <w:t>.</w:t>
      </w:r>
    </w:p>
    <w:p w14:paraId="321F8324" w14:textId="77777777" w:rsidR="0022052D" w:rsidRPr="0022052D" w:rsidRDefault="0022052D" w:rsidP="0022052D">
      <w:pPr>
        <w:pStyle w:val="EndNoteBibliography"/>
      </w:pPr>
      <w:r w:rsidRPr="0022052D">
        <w:t xml:space="preserve">Boller, T. and S. Y. He (2009). "Innate immunity in plants: an arms race between pattern recognition receptors in plants and effectors in microbial pathogens." </w:t>
      </w:r>
      <w:r w:rsidRPr="0022052D">
        <w:rPr>
          <w:u w:val="single"/>
        </w:rPr>
        <w:t>Science</w:t>
      </w:r>
      <w:r w:rsidRPr="0022052D">
        <w:t xml:space="preserve"> </w:t>
      </w:r>
      <w:r w:rsidRPr="0022052D">
        <w:rPr>
          <w:b/>
        </w:rPr>
        <w:t>324</w:t>
      </w:r>
      <w:r w:rsidRPr="0022052D">
        <w:t>(5928): 742-744.</w:t>
      </w:r>
    </w:p>
    <w:p w14:paraId="26567379" w14:textId="77777777" w:rsidR="0022052D" w:rsidRPr="0022052D" w:rsidRDefault="0022052D" w:rsidP="0022052D">
      <w:pPr>
        <w:pStyle w:val="EndNoteBibliography"/>
      </w:pPr>
      <w:r w:rsidRPr="0022052D">
        <w:t xml:space="preserve">Boyd, L. A., C. Ridout, D. M. O'Sullivan, J. E. Leach and H. Leung (2013). "Plant–pathogen interactions: disease resistance in modern agriculture." </w:t>
      </w:r>
      <w:r w:rsidRPr="0022052D">
        <w:rPr>
          <w:u w:val="single"/>
        </w:rPr>
        <w:t>Trends in genetics</w:t>
      </w:r>
      <w:r w:rsidRPr="0022052D">
        <w:t xml:space="preserve"> </w:t>
      </w:r>
      <w:r w:rsidRPr="0022052D">
        <w:rPr>
          <w:b/>
        </w:rPr>
        <w:t>29</w:t>
      </w:r>
      <w:r w:rsidRPr="0022052D">
        <w:t>(4): 233-240.</w:t>
      </w:r>
    </w:p>
    <w:p w14:paraId="1E48325B" w14:textId="77777777" w:rsidR="0022052D" w:rsidRPr="0022052D" w:rsidRDefault="0022052D" w:rsidP="0022052D">
      <w:pPr>
        <w:pStyle w:val="EndNoteBibliography"/>
      </w:pPr>
      <w:r w:rsidRPr="0022052D">
        <w:t xml:space="preserve">Campos, M. L., Y. Yoshida, I. T. Major, D. de Oliveira Ferreira, S. M. Weraduwage, J. E. Froehlich, B. F. Johnson, D. M. Kramer, G. Jander and T. D. Sharkey (2016). "Rewiring of jasmonate and phytochrome B signalling uncouples plant growth-defense tradeoffs." </w:t>
      </w:r>
      <w:r w:rsidRPr="0022052D">
        <w:rPr>
          <w:u w:val="single"/>
        </w:rPr>
        <w:t>Nature communications</w:t>
      </w:r>
      <w:r w:rsidRPr="0022052D">
        <w:t xml:space="preserve"> </w:t>
      </w:r>
      <w:r w:rsidRPr="0022052D">
        <w:rPr>
          <w:b/>
        </w:rPr>
        <w:t>7</w:t>
      </w:r>
      <w:r w:rsidRPr="0022052D">
        <w:t>: 12570.</w:t>
      </w:r>
    </w:p>
    <w:p w14:paraId="3FF5A396" w14:textId="77777777" w:rsidR="0022052D" w:rsidRPr="0022052D" w:rsidRDefault="0022052D" w:rsidP="0022052D">
      <w:pPr>
        <w:pStyle w:val="EndNoteBibliography"/>
      </w:pPr>
      <w:r w:rsidRPr="0022052D">
        <w:lastRenderedPageBreak/>
        <w:t xml:space="preserve">Chaudhary, B. (2013). "Plant domestication and resistance to herbivory." </w:t>
      </w:r>
      <w:r w:rsidRPr="0022052D">
        <w:rPr>
          <w:u w:val="single"/>
        </w:rPr>
        <w:t>International journal of plant genomics</w:t>
      </w:r>
      <w:r w:rsidRPr="0022052D">
        <w:t xml:space="preserve"> </w:t>
      </w:r>
      <w:r w:rsidRPr="0022052D">
        <w:rPr>
          <w:b/>
        </w:rPr>
        <w:t>2013</w:t>
      </w:r>
      <w:r w:rsidRPr="0022052D">
        <w:t>.</w:t>
      </w:r>
    </w:p>
    <w:p w14:paraId="31028AE8" w14:textId="77777777" w:rsidR="0022052D" w:rsidRPr="0022052D" w:rsidRDefault="0022052D" w:rsidP="0022052D">
      <w:pPr>
        <w:pStyle w:val="EndNoteBibliography"/>
      </w:pPr>
      <w:r w:rsidRPr="0022052D">
        <w:t xml:space="preserve">Corwin, J. A., D. Copeland, J. Feusier, A. Subedy, R. Eshbaugh, C. Palmer, J. Maloof and D. J. Kliebenstein (2016). "The quantitative basis of the Arabidopsis innate immune system to endemic pathogens depends on pathogen genetics." </w:t>
      </w:r>
      <w:r w:rsidRPr="0022052D">
        <w:rPr>
          <w:u w:val="single"/>
        </w:rPr>
        <w:t>PLoS Genet</w:t>
      </w:r>
      <w:r w:rsidRPr="0022052D">
        <w:t xml:space="preserve"> </w:t>
      </w:r>
      <w:r w:rsidRPr="0022052D">
        <w:rPr>
          <w:b/>
        </w:rPr>
        <w:t>12</w:t>
      </w:r>
      <w:r w:rsidRPr="0022052D">
        <w:t>(2): e1005789.</w:t>
      </w:r>
    </w:p>
    <w:p w14:paraId="4E3E27A6" w14:textId="77777777" w:rsidR="0022052D" w:rsidRPr="0022052D" w:rsidRDefault="0022052D" w:rsidP="0022052D">
      <w:pPr>
        <w:pStyle w:val="EndNoteBibliography"/>
      </w:pPr>
      <w:r w:rsidRPr="0022052D">
        <w:t xml:space="preserve">Corwin, J. A., A. Subedy, R. Eshbaugh and D. J. Kliebenstein (2016). "Expansive phenotypic landscape of Botrytis cinerea shows differential contribution of genetic diversity and plasticity." </w:t>
      </w:r>
      <w:r w:rsidRPr="0022052D">
        <w:rPr>
          <w:u w:val="single"/>
        </w:rPr>
        <w:t>Molecular Plant-Microbe Interactions</w:t>
      </w:r>
      <w:r w:rsidRPr="0022052D">
        <w:t xml:space="preserve"> </w:t>
      </w:r>
      <w:r w:rsidRPr="0022052D">
        <w:rPr>
          <w:b/>
        </w:rPr>
        <w:t>29</w:t>
      </w:r>
      <w:r w:rsidRPr="0022052D">
        <w:t>(4): 287-298.</w:t>
      </w:r>
    </w:p>
    <w:p w14:paraId="7A55F0EB" w14:textId="77777777" w:rsidR="0022052D" w:rsidRPr="0022052D" w:rsidRDefault="0022052D" w:rsidP="0022052D">
      <w:pPr>
        <w:pStyle w:val="EndNoteBibliography"/>
      </w:pPr>
      <w:r w:rsidRPr="0022052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2052D">
        <w:rPr>
          <w:u w:val="single"/>
        </w:rPr>
        <w:t>Genetics</w:t>
      </w:r>
      <w:r w:rsidRPr="0022052D">
        <w:t xml:space="preserve"> </w:t>
      </w:r>
      <w:r w:rsidRPr="0022052D">
        <w:rPr>
          <w:b/>
        </w:rPr>
        <w:t>170</w:t>
      </w:r>
      <w:r w:rsidRPr="0022052D">
        <w:t>(2): 613-630.</w:t>
      </w:r>
    </w:p>
    <w:p w14:paraId="771A9BA1" w14:textId="77777777" w:rsidR="0022052D" w:rsidRPr="0022052D" w:rsidRDefault="0022052D" w:rsidP="0022052D">
      <w:pPr>
        <w:pStyle w:val="EndNoteBibliography"/>
      </w:pPr>
      <w:r w:rsidRPr="0022052D">
        <w:t xml:space="preserve">Dalmais, B., J. Schumacher, J. Moraga, P. Le Pecheur, B. Tudzynski, I. G. Collado and M. Viaud (2011). "The Botrytis cinerea phytotoxin botcinic acid requires two polyketide synthases for production and has a redundant role in virulence with botrydial." </w:t>
      </w:r>
      <w:r w:rsidRPr="0022052D">
        <w:rPr>
          <w:u w:val="single"/>
        </w:rPr>
        <w:t>Molecular plant pathology</w:t>
      </w:r>
      <w:r w:rsidRPr="0022052D">
        <w:t xml:space="preserve"> </w:t>
      </w:r>
      <w:r w:rsidRPr="0022052D">
        <w:rPr>
          <w:b/>
        </w:rPr>
        <w:t>12</w:t>
      </w:r>
      <w:r w:rsidRPr="0022052D">
        <w:t>(6): 564-579.</w:t>
      </w:r>
    </w:p>
    <w:p w14:paraId="51F0D2BE" w14:textId="77777777" w:rsidR="0022052D" w:rsidRPr="0022052D" w:rsidRDefault="0022052D" w:rsidP="0022052D">
      <w:pPr>
        <w:pStyle w:val="EndNoteBibliography"/>
      </w:pPr>
      <w:r w:rsidRPr="0022052D">
        <w:t xml:space="preserve">Dalman, K., K. Himmelstrand, Å. Olson, M. Lind, M. Brandström-Durling and J. Stenlid (2013). "A genome-wide association study identifies genomic regions for virulence in the non-model organism Heterobasidion annosum ss." </w:t>
      </w:r>
      <w:r w:rsidRPr="0022052D">
        <w:rPr>
          <w:u w:val="single"/>
        </w:rPr>
        <w:t>PLoS One</w:t>
      </w:r>
      <w:r w:rsidRPr="0022052D">
        <w:t xml:space="preserve"> </w:t>
      </w:r>
      <w:r w:rsidRPr="0022052D">
        <w:rPr>
          <w:b/>
        </w:rPr>
        <w:t>8</w:t>
      </w:r>
      <w:r w:rsidRPr="0022052D">
        <w:t>(1): e53525.</w:t>
      </w:r>
    </w:p>
    <w:p w14:paraId="69DAA332" w14:textId="77777777" w:rsidR="0022052D" w:rsidRPr="0022052D" w:rsidRDefault="0022052D" w:rsidP="0022052D">
      <w:pPr>
        <w:pStyle w:val="EndNoteBibliography"/>
      </w:pPr>
      <w:r w:rsidRPr="0022052D">
        <w:t xml:space="preserve">Dangl, J. L. and J. D. Jones (2001). "Plant pathogens and integrated defence responses to infection." </w:t>
      </w:r>
      <w:r w:rsidRPr="0022052D">
        <w:rPr>
          <w:u w:val="single"/>
        </w:rPr>
        <w:t>nature</w:t>
      </w:r>
      <w:r w:rsidRPr="0022052D">
        <w:t xml:space="preserve"> </w:t>
      </w:r>
      <w:r w:rsidRPr="0022052D">
        <w:rPr>
          <w:b/>
        </w:rPr>
        <w:t>411</w:t>
      </w:r>
      <w:r w:rsidRPr="0022052D">
        <w:t>(6839): 826-833.</w:t>
      </w:r>
    </w:p>
    <w:p w14:paraId="6E832D75" w14:textId="77777777" w:rsidR="0022052D" w:rsidRPr="0022052D" w:rsidRDefault="0022052D" w:rsidP="0022052D">
      <w:pPr>
        <w:pStyle w:val="EndNoteBibliography"/>
      </w:pPr>
      <w:r w:rsidRPr="0022052D">
        <w:t xml:space="preserve">De Feyter, R., Y. Yang and D. W. Gabriel (1993). "Gene-for-genes interactions between cotton R genes and Xanthomonas campestris pv. malvacearum avr genes." </w:t>
      </w:r>
      <w:r w:rsidRPr="0022052D">
        <w:rPr>
          <w:u w:val="single"/>
        </w:rPr>
        <w:t>Molecular plant-microbe interactions: MPMI</w:t>
      </w:r>
      <w:r w:rsidRPr="0022052D">
        <w:t xml:space="preserve"> </w:t>
      </w:r>
      <w:r w:rsidRPr="0022052D">
        <w:rPr>
          <w:b/>
        </w:rPr>
        <w:t>6</w:t>
      </w:r>
      <w:r w:rsidRPr="0022052D">
        <w:t>(2): 225-237.</w:t>
      </w:r>
    </w:p>
    <w:p w14:paraId="78A22A94" w14:textId="77777777" w:rsidR="0022052D" w:rsidRPr="0022052D" w:rsidRDefault="0022052D" w:rsidP="0022052D">
      <w:pPr>
        <w:pStyle w:val="EndNoteBibliography"/>
      </w:pPr>
      <w:r w:rsidRPr="0022052D">
        <w:t xml:space="preserve">Dean, R., J. A. Van Kan, Z. A. Pretorius, K. E. Hammond‐Kosack, A. Di Pietro, P. D. Spanu, J. J. Rudd, M. Dickman, R. Kahmann and J. Ellis (2012). "The Top 10 fungal pathogens in molecular plant pathology." </w:t>
      </w:r>
      <w:r w:rsidRPr="0022052D">
        <w:rPr>
          <w:u w:val="single"/>
        </w:rPr>
        <w:t>Molecular plant pathology</w:t>
      </w:r>
      <w:r w:rsidRPr="0022052D">
        <w:t xml:space="preserve"> </w:t>
      </w:r>
      <w:r w:rsidRPr="0022052D">
        <w:rPr>
          <w:b/>
        </w:rPr>
        <w:t>13</w:t>
      </w:r>
      <w:r w:rsidRPr="0022052D">
        <w:t>(4): 414-430.</w:t>
      </w:r>
    </w:p>
    <w:p w14:paraId="10C37EC0" w14:textId="77777777" w:rsidR="0022052D" w:rsidRPr="0022052D" w:rsidRDefault="0022052D" w:rsidP="0022052D">
      <w:pPr>
        <w:pStyle w:val="EndNoteBibliography"/>
      </w:pPr>
      <w:r w:rsidRPr="0022052D">
        <w:t xml:space="preserve">Deighton, N., I. Muckenschnabel, A. J. Colmenares, I. G. Collado and B. Williamson (2001). "Botrydial is produced in plant tissues infected by Botrytis cinerea." </w:t>
      </w:r>
      <w:r w:rsidRPr="0022052D">
        <w:rPr>
          <w:u w:val="single"/>
        </w:rPr>
        <w:t>Phytochemistry</w:t>
      </w:r>
      <w:r w:rsidRPr="0022052D">
        <w:t xml:space="preserve"> </w:t>
      </w:r>
      <w:r w:rsidRPr="0022052D">
        <w:rPr>
          <w:b/>
        </w:rPr>
        <w:t>57</w:t>
      </w:r>
      <w:r w:rsidRPr="0022052D">
        <w:t>(5): 689-692.</w:t>
      </w:r>
    </w:p>
    <w:p w14:paraId="22555216" w14:textId="77777777" w:rsidR="0022052D" w:rsidRPr="0022052D" w:rsidRDefault="0022052D" w:rsidP="0022052D">
      <w:pPr>
        <w:pStyle w:val="EndNoteBibliography"/>
      </w:pPr>
      <w:r w:rsidRPr="0022052D">
        <w:t xml:space="preserve">Denby, K. J., P. Kumar and D. J. Kliebenstein (2004). "Identification of Botrytis cinerea susceptibility loci in Arabidopsis thaliana." </w:t>
      </w:r>
      <w:r w:rsidRPr="0022052D">
        <w:rPr>
          <w:u w:val="single"/>
        </w:rPr>
        <w:t>The Plant Journal</w:t>
      </w:r>
      <w:r w:rsidRPr="0022052D">
        <w:t xml:space="preserve"> </w:t>
      </w:r>
      <w:r w:rsidRPr="0022052D">
        <w:rPr>
          <w:b/>
        </w:rPr>
        <w:t>38</w:t>
      </w:r>
      <w:r w:rsidRPr="0022052D">
        <w:t>(3): 473-486.</w:t>
      </w:r>
    </w:p>
    <w:p w14:paraId="5A3A2323" w14:textId="77777777" w:rsidR="0022052D" w:rsidRPr="0022052D" w:rsidRDefault="0022052D" w:rsidP="0022052D">
      <w:pPr>
        <w:pStyle w:val="EndNoteBibliography"/>
      </w:pPr>
      <w:r w:rsidRPr="0022052D">
        <w:t xml:space="preserve">Dıaz, J., A. ten Have and J. A. van Kan (2002). "The role of ethylene and wound signaling in resistance of tomato to Botrytis cinerea." </w:t>
      </w:r>
      <w:r w:rsidRPr="0022052D">
        <w:rPr>
          <w:u w:val="single"/>
        </w:rPr>
        <w:t>Plant physiology</w:t>
      </w:r>
      <w:r w:rsidRPr="0022052D">
        <w:t xml:space="preserve"> </w:t>
      </w:r>
      <w:r w:rsidRPr="0022052D">
        <w:rPr>
          <w:b/>
        </w:rPr>
        <w:t>129</w:t>
      </w:r>
      <w:r w:rsidRPr="0022052D">
        <w:t>(3): 1341-1351.</w:t>
      </w:r>
    </w:p>
    <w:p w14:paraId="1297595E" w14:textId="77777777" w:rsidR="0022052D" w:rsidRPr="0022052D" w:rsidRDefault="0022052D" w:rsidP="0022052D">
      <w:pPr>
        <w:pStyle w:val="EndNoteBibliography"/>
      </w:pPr>
      <w:r w:rsidRPr="0022052D">
        <w:t xml:space="preserve">Dodds, P. N. and J. P. Rathjen (2010). "Plant immunity: towards an integrated view of plant–pathogen interactions." </w:t>
      </w:r>
      <w:r w:rsidRPr="0022052D">
        <w:rPr>
          <w:u w:val="single"/>
        </w:rPr>
        <w:t>Nature Reviews Genetics</w:t>
      </w:r>
      <w:r w:rsidRPr="0022052D">
        <w:t xml:space="preserve"> </w:t>
      </w:r>
      <w:r w:rsidRPr="0022052D">
        <w:rPr>
          <w:b/>
        </w:rPr>
        <w:t>11</w:t>
      </w:r>
      <w:r w:rsidRPr="0022052D">
        <w:t>(8): 539-548.</w:t>
      </w:r>
    </w:p>
    <w:p w14:paraId="2E41EF21" w14:textId="77777777" w:rsidR="0022052D" w:rsidRPr="0022052D" w:rsidRDefault="0022052D" w:rsidP="0022052D">
      <w:pPr>
        <w:pStyle w:val="EndNoteBibliography"/>
      </w:pPr>
      <w:r w:rsidRPr="0022052D">
        <w:t xml:space="preserve">Doebley, J. F., B. S. Gaut and B. D. Smith (2006). "The molecular genetics of crop domestication." </w:t>
      </w:r>
      <w:r w:rsidRPr="0022052D">
        <w:rPr>
          <w:u w:val="single"/>
        </w:rPr>
        <w:t>Cell</w:t>
      </w:r>
      <w:r w:rsidRPr="0022052D">
        <w:t xml:space="preserve"> </w:t>
      </w:r>
      <w:r w:rsidRPr="0022052D">
        <w:rPr>
          <w:b/>
        </w:rPr>
        <w:t>127</w:t>
      </w:r>
      <w:r w:rsidRPr="0022052D">
        <w:t>(7): 1309-1321.</w:t>
      </w:r>
    </w:p>
    <w:p w14:paraId="157D5221" w14:textId="77777777" w:rsidR="0022052D" w:rsidRPr="0022052D" w:rsidRDefault="0022052D" w:rsidP="0022052D">
      <w:pPr>
        <w:pStyle w:val="EndNoteBibliography"/>
      </w:pPr>
      <w:r w:rsidRPr="0022052D">
        <w:t xml:space="preserve">Doerge, R. W. and G. A. Churchill (1996). "Permutation tests for multiple loci affecting a quantitative character." </w:t>
      </w:r>
      <w:r w:rsidRPr="0022052D">
        <w:rPr>
          <w:u w:val="single"/>
        </w:rPr>
        <w:t>Genetics</w:t>
      </w:r>
      <w:r w:rsidRPr="0022052D">
        <w:t xml:space="preserve"> </w:t>
      </w:r>
      <w:r w:rsidRPr="0022052D">
        <w:rPr>
          <w:b/>
        </w:rPr>
        <w:t>142</w:t>
      </w:r>
      <w:r w:rsidRPr="0022052D">
        <w:t>(1): 285-294.</w:t>
      </w:r>
    </w:p>
    <w:p w14:paraId="3AA28F3E" w14:textId="77777777" w:rsidR="0022052D" w:rsidRPr="0022052D" w:rsidRDefault="0022052D" w:rsidP="0022052D">
      <w:pPr>
        <w:pStyle w:val="EndNoteBibliography"/>
      </w:pPr>
      <w:r w:rsidRPr="0022052D">
        <w:t xml:space="preserve">Dwivedi, S. L., H. D. Upadhyaya, H. T. Stalker, M. W. Blair, D. J. Bertioli, S. Nielen and R. Ortiz (2008). "Enhancing crop gene pools with beneficial traits using wild relatives." </w:t>
      </w:r>
      <w:r w:rsidRPr="0022052D">
        <w:rPr>
          <w:u w:val="single"/>
        </w:rPr>
        <w:t>Plant Breeding Reviews</w:t>
      </w:r>
      <w:r w:rsidRPr="0022052D">
        <w:t xml:space="preserve"> </w:t>
      </w:r>
      <w:r w:rsidRPr="0022052D">
        <w:rPr>
          <w:b/>
        </w:rPr>
        <w:t>30</w:t>
      </w:r>
      <w:r w:rsidRPr="0022052D">
        <w:t>: 179.</w:t>
      </w:r>
    </w:p>
    <w:p w14:paraId="4E026787" w14:textId="77777777" w:rsidR="0022052D" w:rsidRPr="0022052D" w:rsidRDefault="0022052D" w:rsidP="0022052D">
      <w:pPr>
        <w:pStyle w:val="EndNoteBibliography"/>
      </w:pPr>
      <w:r w:rsidRPr="0022052D">
        <w:t xml:space="preserve">Egashira, H., A. Kuwashima, H. Ishiguro, K. Fukushima, T. Kaya and S. Imanishi (2000). "Screening of wild accessions resistant to gray mold (Botrytis cinerea Pers.) in Lycopersicon." </w:t>
      </w:r>
      <w:r w:rsidRPr="0022052D">
        <w:rPr>
          <w:u w:val="single"/>
        </w:rPr>
        <w:t>Acta physiologiae plantarum</w:t>
      </w:r>
      <w:r w:rsidRPr="0022052D">
        <w:t xml:space="preserve"> </w:t>
      </w:r>
      <w:r w:rsidRPr="0022052D">
        <w:rPr>
          <w:b/>
        </w:rPr>
        <w:t>22</w:t>
      </w:r>
      <w:r w:rsidRPr="0022052D">
        <w:t>(3): 324-326.</w:t>
      </w:r>
    </w:p>
    <w:p w14:paraId="3FD93E99" w14:textId="77777777" w:rsidR="0022052D" w:rsidRPr="0022052D" w:rsidRDefault="0022052D" w:rsidP="0022052D">
      <w:pPr>
        <w:pStyle w:val="EndNoteBibliography"/>
      </w:pPr>
      <w:r w:rsidRPr="0022052D">
        <w:t xml:space="preserve">Elad, Y., B. Williamson, P. Tudzynski and N. Delen (2007). Botrytis spp. and diseases they cause in agricultural systems–an introduction. </w:t>
      </w:r>
      <w:r w:rsidRPr="0022052D">
        <w:rPr>
          <w:u w:val="single"/>
        </w:rPr>
        <w:t>Botrytis: Biology, pathology and control</w:t>
      </w:r>
      <w:r w:rsidRPr="0022052D">
        <w:t>, Springer</w:t>
      </w:r>
      <w:r w:rsidRPr="0022052D">
        <w:rPr>
          <w:b/>
        </w:rPr>
        <w:t xml:space="preserve">: </w:t>
      </w:r>
      <w:r w:rsidRPr="0022052D">
        <w:t>1-8.</w:t>
      </w:r>
    </w:p>
    <w:p w14:paraId="5ADDE1C5" w14:textId="77777777" w:rsidR="0022052D" w:rsidRPr="0022052D" w:rsidRDefault="0022052D" w:rsidP="0022052D">
      <w:pPr>
        <w:pStyle w:val="EndNoteBibliography"/>
        <w:rPr>
          <w:u w:val="single"/>
        </w:rPr>
      </w:pPr>
      <w:r w:rsidRPr="0022052D">
        <w:t xml:space="preserve">Failmezger, H., Y. Yuan, O. Rueda, F. Markowetz and M. H. Failmezger (2012). "CRImage: CRImage a package to classify cells and calculate tumour cellularity." </w:t>
      </w:r>
      <w:r w:rsidRPr="0022052D">
        <w:rPr>
          <w:u w:val="single"/>
        </w:rPr>
        <w:t>R package version 1.24.0.</w:t>
      </w:r>
    </w:p>
    <w:p w14:paraId="0F10C8F4" w14:textId="77777777" w:rsidR="0022052D" w:rsidRPr="0022052D" w:rsidRDefault="0022052D" w:rsidP="0022052D">
      <w:pPr>
        <w:pStyle w:val="EndNoteBibliography"/>
      </w:pPr>
      <w:r w:rsidRPr="0022052D">
        <w:lastRenderedPageBreak/>
        <w:t xml:space="preserve">Fekete, É., E. Fekete, L. Irinyi, L. Karaffa, M. Árnyasi, M. Asadollahi and E. Sándor (2012). "Genetic diversity of a Botrytis cinerea cryptic species complex in Hungary." </w:t>
      </w:r>
      <w:r w:rsidRPr="0022052D">
        <w:rPr>
          <w:u w:val="single"/>
        </w:rPr>
        <w:t>Microbiological Research</w:t>
      </w:r>
      <w:r w:rsidRPr="0022052D">
        <w:t xml:space="preserve"> </w:t>
      </w:r>
      <w:r w:rsidRPr="0022052D">
        <w:rPr>
          <w:b/>
        </w:rPr>
        <w:t>167</w:t>
      </w:r>
      <w:r w:rsidRPr="0022052D">
        <w:t>(5): 283-291.</w:t>
      </w:r>
    </w:p>
    <w:p w14:paraId="270F817E" w14:textId="77777777" w:rsidR="0022052D" w:rsidRPr="0022052D" w:rsidRDefault="0022052D" w:rsidP="0022052D">
      <w:pPr>
        <w:pStyle w:val="EndNoteBibliography"/>
      </w:pPr>
      <w:r w:rsidRPr="0022052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2052D">
        <w:rPr>
          <w:u w:val="single"/>
        </w:rPr>
        <w:t>Plant physiology</w:t>
      </w:r>
      <w:r w:rsidRPr="0022052D">
        <w:t xml:space="preserve"> </w:t>
      </w:r>
      <w:r w:rsidRPr="0022052D">
        <w:rPr>
          <w:b/>
        </w:rPr>
        <w:t>144</w:t>
      </w:r>
      <w:r w:rsidRPr="0022052D">
        <w:t>(1): 367-379.</w:t>
      </w:r>
    </w:p>
    <w:p w14:paraId="3A564366" w14:textId="77777777" w:rsidR="0022052D" w:rsidRPr="0022052D" w:rsidRDefault="0022052D" w:rsidP="0022052D">
      <w:pPr>
        <w:pStyle w:val="EndNoteBibliography"/>
      </w:pPr>
      <w:r w:rsidRPr="0022052D">
        <w:t xml:space="preserve">Ferrari, S., J. M. Plotnikova, G. De Lorenzo and F. M. Ausubel (2003). "Arabidopsis local resistance to Botrytis cinerea involves salicylic acid and camalexin and requires EDS4 and PAD2, but not SID2, EDS5 or PAD4." </w:t>
      </w:r>
      <w:r w:rsidRPr="0022052D">
        <w:rPr>
          <w:u w:val="single"/>
        </w:rPr>
        <w:t>The Plant Journal</w:t>
      </w:r>
      <w:r w:rsidRPr="0022052D">
        <w:t xml:space="preserve"> </w:t>
      </w:r>
      <w:r w:rsidRPr="0022052D">
        <w:rPr>
          <w:b/>
        </w:rPr>
        <w:t>35</w:t>
      </w:r>
      <w:r w:rsidRPr="0022052D">
        <w:t>(2): 193-205.</w:t>
      </w:r>
    </w:p>
    <w:p w14:paraId="1A96E406" w14:textId="77777777" w:rsidR="0022052D" w:rsidRPr="0022052D" w:rsidRDefault="0022052D" w:rsidP="0022052D">
      <w:pPr>
        <w:pStyle w:val="EndNoteBibliography"/>
      </w:pPr>
      <w:r w:rsidRPr="0022052D">
        <w:t xml:space="preserve">Fillinger, S. and Y. Elad (2015). </w:t>
      </w:r>
      <w:r w:rsidRPr="0022052D">
        <w:rPr>
          <w:u w:val="single"/>
        </w:rPr>
        <w:t>Botrytis-the Fungus, the Pathogen and Its Management in Agricultural Systems</w:t>
      </w:r>
      <w:r w:rsidRPr="0022052D">
        <w:t>, Springer.</w:t>
      </w:r>
    </w:p>
    <w:p w14:paraId="5177E0F8" w14:textId="77777777" w:rsidR="0022052D" w:rsidRPr="0022052D" w:rsidRDefault="0022052D" w:rsidP="0022052D">
      <w:pPr>
        <w:pStyle w:val="EndNoteBibliography"/>
      </w:pPr>
      <w:r w:rsidRPr="0022052D">
        <w:t xml:space="preserve">Finkers, R., Y. Bai, P. van den Berg, R. van Berloo, F. Meijer-Dekens, A. Ten Have, J. van Kan, P. Lindhout and A. W. van Heusden (2008). "Quantitative resistance to Botrytis cinerea from Solanum neorickii." </w:t>
      </w:r>
      <w:r w:rsidRPr="0022052D">
        <w:rPr>
          <w:u w:val="single"/>
        </w:rPr>
        <w:t>Euphytica</w:t>
      </w:r>
      <w:r w:rsidRPr="0022052D">
        <w:t xml:space="preserve"> </w:t>
      </w:r>
      <w:r w:rsidRPr="0022052D">
        <w:rPr>
          <w:b/>
        </w:rPr>
        <w:t>159</w:t>
      </w:r>
      <w:r w:rsidRPr="0022052D">
        <w:t>(1-2): 83-92.</w:t>
      </w:r>
    </w:p>
    <w:p w14:paraId="77982451" w14:textId="77777777" w:rsidR="0022052D" w:rsidRPr="0022052D" w:rsidRDefault="0022052D" w:rsidP="0022052D">
      <w:pPr>
        <w:pStyle w:val="EndNoteBibliography"/>
      </w:pPr>
      <w:r w:rsidRPr="0022052D">
        <w:t xml:space="preserve">Finkers, R., A. W. van Heusden, F. Meijer-Dekens, J. A. van Kan, P. Maris and P. Lindhout (2007). "The construction of a Solanum habrochaites LYC4 introgression line population and the identification of QTLs for resistance to Botrytis cinerea." </w:t>
      </w:r>
      <w:r w:rsidRPr="0022052D">
        <w:rPr>
          <w:u w:val="single"/>
        </w:rPr>
        <w:t>Theoretical and Applied Genetics</w:t>
      </w:r>
      <w:r w:rsidRPr="0022052D">
        <w:t xml:space="preserve"> </w:t>
      </w:r>
      <w:r w:rsidRPr="0022052D">
        <w:rPr>
          <w:b/>
        </w:rPr>
        <w:t>114</w:t>
      </w:r>
      <w:r w:rsidRPr="0022052D">
        <w:t>(6): 1071-1080.</w:t>
      </w:r>
    </w:p>
    <w:p w14:paraId="092A6A05" w14:textId="77777777" w:rsidR="0022052D" w:rsidRPr="0022052D" w:rsidRDefault="0022052D" w:rsidP="0022052D">
      <w:pPr>
        <w:pStyle w:val="EndNoteBibliography"/>
      </w:pPr>
      <w:r w:rsidRPr="0022052D">
        <w:t xml:space="preserve">Fordyce, R. F., N. E. Soltis, C. Caseys, R. Gwinner, J. A. Corwin, S. Atwell, D. Copeland, J. Feusier, A. Subedy and R. Eshbaugh (2018). "Digital Imaging Combined with Genome-Wide Association Mapping Links Loci to Plant-Pathogen Interaction Traits." </w:t>
      </w:r>
      <w:r w:rsidRPr="0022052D">
        <w:rPr>
          <w:u w:val="single"/>
        </w:rPr>
        <w:t>Plant physiology</w:t>
      </w:r>
      <w:r w:rsidRPr="0022052D">
        <w:t xml:space="preserve"> </w:t>
      </w:r>
      <w:r w:rsidRPr="0022052D">
        <w:rPr>
          <w:b/>
        </w:rPr>
        <w:t>178</w:t>
      </w:r>
      <w:r w:rsidRPr="0022052D">
        <w:t>(3): 1406-1422.</w:t>
      </w:r>
    </w:p>
    <w:p w14:paraId="0A510165" w14:textId="77777777" w:rsidR="0022052D" w:rsidRPr="0022052D" w:rsidRDefault="0022052D" w:rsidP="0022052D">
      <w:pPr>
        <w:pStyle w:val="EndNoteBibliography"/>
      </w:pPr>
      <w:r w:rsidRPr="0022052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2052D">
        <w:rPr>
          <w:u w:val="single"/>
        </w:rPr>
        <w:t>Frontiers in plant science</w:t>
      </w:r>
      <w:r w:rsidRPr="0022052D">
        <w:t xml:space="preserve"> </w:t>
      </w:r>
      <w:r w:rsidRPr="0022052D">
        <w:rPr>
          <w:b/>
        </w:rPr>
        <w:t>7</w:t>
      </w:r>
      <w:r w:rsidRPr="0022052D">
        <w:t>.</w:t>
      </w:r>
    </w:p>
    <w:p w14:paraId="21D507B9" w14:textId="77777777" w:rsidR="0022052D" w:rsidRPr="0022052D" w:rsidRDefault="0022052D" w:rsidP="0022052D">
      <w:pPr>
        <w:pStyle w:val="EndNoteBibliography"/>
      </w:pPr>
      <w:r w:rsidRPr="0022052D">
        <w:t xml:space="preserve">Gao, Y., Z. Liu, J. D. Faris, J. Richards, R. S. Brueggeman, X. Li, R. P. Oliver, B. A. McDonald and T. L. Friesen (2016). "Validation of genome-wide association studies as a tool to identify virulence factors in Parastagonospora nodorum." </w:t>
      </w:r>
      <w:r w:rsidRPr="0022052D">
        <w:rPr>
          <w:u w:val="single"/>
        </w:rPr>
        <w:t>Phytopathology</w:t>
      </w:r>
      <w:r w:rsidRPr="0022052D">
        <w:t xml:space="preserve"> </w:t>
      </w:r>
      <w:r w:rsidRPr="0022052D">
        <w:rPr>
          <w:b/>
        </w:rPr>
        <w:t>106</w:t>
      </w:r>
      <w:r w:rsidRPr="0022052D">
        <w:t>(10): 1177-1185.</w:t>
      </w:r>
    </w:p>
    <w:p w14:paraId="28771EA1" w14:textId="77777777" w:rsidR="0022052D" w:rsidRPr="0022052D" w:rsidRDefault="0022052D" w:rsidP="0022052D">
      <w:pPr>
        <w:pStyle w:val="EndNoteBibliography"/>
      </w:pPr>
      <w:r w:rsidRPr="0022052D">
        <w:t xml:space="preserve">Giraud, T., D. Fortini, C. Levis, C. Lamarque, P. Leroux, K. LoBuglio and Y. Brygoo (1999). "Two sibling species of the Botrytis cinerea complex, transposa and vacuma, are found in sympatry on numerous host plants." </w:t>
      </w:r>
      <w:r w:rsidRPr="0022052D">
        <w:rPr>
          <w:u w:val="single"/>
        </w:rPr>
        <w:t>Phytopathology</w:t>
      </w:r>
      <w:r w:rsidRPr="0022052D">
        <w:t xml:space="preserve"> </w:t>
      </w:r>
      <w:r w:rsidRPr="0022052D">
        <w:rPr>
          <w:b/>
        </w:rPr>
        <w:t>89</w:t>
      </w:r>
      <w:r w:rsidRPr="0022052D">
        <w:t>(10): 967-973.</w:t>
      </w:r>
    </w:p>
    <w:p w14:paraId="0B3180A2" w14:textId="77777777" w:rsidR="0022052D" w:rsidRPr="0022052D" w:rsidRDefault="0022052D" w:rsidP="0022052D">
      <w:pPr>
        <w:pStyle w:val="EndNoteBibliography"/>
      </w:pPr>
      <w:r w:rsidRPr="0022052D">
        <w:t xml:space="preserve">Glazebrook, J. (2005). "Contrasting mechanisms of defense against biotrophic and necrotrophic pathogens." </w:t>
      </w:r>
      <w:r w:rsidRPr="0022052D">
        <w:rPr>
          <w:u w:val="single"/>
        </w:rPr>
        <w:t>Annu. Rev. Phytopathol.</w:t>
      </w:r>
      <w:r w:rsidRPr="0022052D">
        <w:t xml:space="preserve"> </w:t>
      </w:r>
      <w:r w:rsidRPr="0022052D">
        <w:rPr>
          <w:b/>
        </w:rPr>
        <w:t>43</w:t>
      </w:r>
      <w:r w:rsidRPr="0022052D">
        <w:t>: 205-227.</w:t>
      </w:r>
    </w:p>
    <w:p w14:paraId="5C92A86D" w14:textId="77777777" w:rsidR="0022052D" w:rsidRPr="0022052D" w:rsidRDefault="0022052D" w:rsidP="0022052D">
      <w:pPr>
        <w:pStyle w:val="EndNoteBibliography"/>
      </w:pPr>
      <w:r w:rsidRPr="0022052D">
        <w:t xml:space="preserve">Goss, E. M. and J. Bergelson (2006). "Variation in resistance and virulence in the interaction between Arabidopsis thaliana and a bacterial pathogen." </w:t>
      </w:r>
      <w:r w:rsidRPr="0022052D">
        <w:rPr>
          <w:u w:val="single"/>
        </w:rPr>
        <w:t>Evolution</w:t>
      </w:r>
      <w:r w:rsidRPr="0022052D">
        <w:t xml:space="preserve"> </w:t>
      </w:r>
      <w:r w:rsidRPr="0022052D">
        <w:rPr>
          <w:b/>
        </w:rPr>
        <w:t>60</w:t>
      </w:r>
      <w:r w:rsidRPr="0022052D">
        <w:t>(8): 1562-1573.</w:t>
      </w:r>
    </w:p>
    <w:p w14:paraId="5B4618BC" w14:textId="77777777" w:rsidR="0022052D" w:rsidRPr="0022052D" w:rsidRDefault="0022052D" w:rsidP="0022052D">
      <w:pPr>
        <w:pStyle w:val="EndNoteBibliography"/>
      </w:pPr>
      <w:r w:rsidRPr="0022052D">
        <w:t xml:space="preserve">Guimaraes, R. L., R. T. Chetelat and H. U. Stotz (2004). "Resistance to Botrytis cinerea in Solanum lycopersicoides is dominant in hybrids with tomato, and involves induced hyphal death." </w:t>
      </w:r>
      <w:r w:rsidRPr="0022052D">
        <w:rPr>
          <w:u w:val="single"/>
        </w:rPr>
        <w:t>European journal of plant pathology</w:t>
      </w:r>
      <w:r w:rsidRPr="0022052D">
        <w:t xml:space="preserve"> </w:t>
      </w:r>
      <w:r w:rsidRPr="0022052D">
        <w:rPr>
          <w:b/>
        </w:rPr>
        <w:t>110</w:t>
      </w:r>
      <w:r w:rsidRPr="0022052D">
        <w:t>(1): 13-23.</w:t>
      </w:r>
    </w:p>
    <w:p w14:paraId="278B2715" w14:textId="77777777" w:rsidR="0022052D" w:rsidRPr="0022052D" w:rsidRDefault="0022052D" w:rsidP="0022052D">
      <w:pPr>
        <w:pStyle w:val="EndNoteBibliography"/>
      </w:pPr>
      <w:r w:rsidRPr="0022052D">
        <w:t xml:space="preserve">Hahn, M. (2014). "The rising threat of fungicide resistance in plant pathogenic fungi: Botrytis as a case study." </w:t>
      </w:r>
      <w:r w:rsidRPr="0022052D">
        <w:rPr>
          <w:u w:val="single"/>
        </w:rPr>
        <w:t>Journal of chemical biology</w:t>
      </w:r>
      <w:r w:rsidRPr="0022052D">
        <w:t xml:space="preserve"> </w:t>
      </w:r>
      <w:r w:rsidRPr="0022052D">
        <w:rPr>
          <w:b/>
        </w:rPr>
        <w:t>7</w:t>
      </w:r>
      <w:r w:rsidRPr="0022052D">
        <w:t>(4): 133-141.</w:t>
      </w:r>
    </w:p>
    <w:p w14:paraId="7B782CE7" w14:textId="77777777" w:rsidR="0022052D" w:rsidRPr="0022052D" w:rsidRDefault="0022052D" w:rsidP="0022052D">
      <w:pPr>
        <w:pStyle w:val="EndNoteBibliography"/>
      </w:pPr>
      <w:r w:rsidRPr="0022052D">
        <w:t xml:space="preserve">Hevia, M. A., P. Canessa, H. Müller-Esparza and L. F. Larrondo (2015). "A circadian oscillator in the fungus Botrytis cinerea regulates virulence when infecting Arabidopsis thaliana." </w:t>
      </w:r>
      <w:r w:rsidRPr="0022052D">
        <w:rPr>
          <w:u w:val="single"/>
        </w:rPr>
        <w:t>Proceedings of the National Academy of Sciences</w:t>
      </w:r>
      <w:r w:rsidRPr="0022052D">
        <w:t xml:space="preserve"> </w:t>
      </w:r>
      <w:r w:rsidRPr="0022052D">
        <w:rPr>
          <w:b/>
        </w:rPr>
        <w:t>112</w:t>
      </w:r>
      <w:r w:rsidRPr="0022052D">
        <w:t>(28): 8744-8749.</w:t>
      </w:r>
    </w:p>
    <w:p w14:paraId="7641C42B" w14:textId="77777777" w:rsidR="0022052D" w:rsidRPr="0022052D" w:rsidRDefault="0022052D" w:rsidP="0022052D">
      <w:pPr>
        <w:pStyle w:val="EndNoteBibliography"/>
      </w:pPr>
      <w:r w:rsidRPr="0022052D">
        <w:t xml:space="preserve">Hyten, D. L., Q. Song, Y. Zhu, I.-Y. Choi, R. L. Nelson, J. M. Costa, J. E. Specht, R. C. Shoemaker and P. B. Cregan (2006). "Impacts of genetic bottlenecks on soybean genome diversity." </w:t>
      </w:r>
      <w:r w:rsidRPr="0022052D">
        <w:rPr>
          <w:u w:val="single"/>
        </w:rPr>
        <w:t>Proceedings of the National Academy of Sciences</w:t>
      </w:r>
      <w:r w:rsidRPr="0022052D">
        <w:t xml:space="preserve"> </w:t>
      </w:r>
      <w:r w:rsidRPr="0022052D">
        <w:rPr>
          <w:b/>
        </w:rPr>
        <w:t>103</w:t>
      </w:r>
      <w:r w:rsidRPr="0022052D">
        <w:t>(45): 16666-16671.</w:t>
      </w:r>
    </w:p>
    <w:p w14:paraId="4D1153D8" w14:textId="77777777" w:rsidR="0022052D" w:rsidRPr="0022052D" w:rsidRDefault="0022052D" w:rsidP="0022052D">
      <w:pPr>
        <w:pStyle w:val="EndNoteBibliography"/>
      </w:pPr>
      <w:r w:rsidRPr="0022052D">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2052D">
        <w:rPr>
          <w:u w:val="single"/>
        </w:rPr>
        <w:t>Environmental microbiology</w:t>
      </w:r>
      <w:r w:rsidRPr="0022052D">
        <w:t>.</w:t>
      </w:r>
    </w:p>
    <w:p w14:paraId="68DFC094" w14:textId="77777777" w:rsidR="0022052D" w:rsidRPr="0022052D" w:rsidRDefault="0022052D" w:rsidP="0022052D">
      <w:pPr>
        <w:pStyle w:val="EndNoteBibliography"/>
      </w:pPr>
      <w:r w:rsidRPr="0022052D">
        <w:lastRenderedPageBreak/>
        <w:t xml:space="preserve">Jombart, T. (2008). "adegenet: a R package for the multivariate analysis of genetic markers." </w:t>
      </w:r>
      <w:r w:rsidRPr="0022052D">
        <w:rPr>
          <w:u w:val="single"/>
        </w:rPr>
        <w:t>Bioinformatics</w:t>
      </w:r>
      <w:r w:rsidRPr="0022052D">
        <w:t xml:space="preserve"> </w:t>
      </w:r>
      <w:r w:rsidRPr="0022052D">
        <w:rPr>
          <w:b/>
        </w:rPr>
        <w:t>24</w:t>
      </w:r>
      <w:r w:rsidRPr="0022052D">
        <w:t>(11): 1403-1405.</w:t>
      </w:r>
    </w:p>
    <w:p w14:paraId="583AEEAD" w14:textId="77777777" w:rsidR="0022052D" w:rsidRPr="0022052D" w:rsidRDefault="0022052D" w:rsidP="0022052D">
      <w:pPr>
        <w:pStyle w:val="EndNoteBibliography"/>
      </w:pPr>
      <w:r w:rsidRPr="0022052D">
        <w:t xml:space="preserve">Jones, J. D. and J. L. Dangl (2006). "The plant immune system." </w:t>
      </w:r>
      <w:r w:rsidRPr="0022052D">
        <w:rPr>
          <w:u w:val="single"/>
        </w:rPr>
        <w:t>Nature</w:t>
      </w:r>
      <w:r w:rsidRPr="0022052D">
        <w:t xml:space="preserve"> </w:t>
      </w:r>
      <w:r w:rsidRPr="0022052D">
        <w:rPr>
          <w:b/>
        </w:rPr>
        <w:t>444</w:t>
      </w:r>
      <w:r w:rsidRPr="0022052D">
        <w:t>(7117): 323-329.</w:t>
      </w:r>
    </w:p>
    <w:p w14:paraId="17C94D81" w14:textId="77777777" w:rsidR="0022052D" w:rsidRPr="0022052D" w:rsidRDefault="0022052D" w:rsidP="0022052D">
      <w:pPr>
        <w:pStyle w:val="EndNoteBibliography"/>
      </w:pPr>
      <w:r w:rsidRPr="0022052D">
        <w:t xml:space="preserve">Katan, T. (1999). "Current status of vegetative compatibility groups in Fusarium oxysporum." </w:t>
      </w:r>
      <w:r w:rsidRPr="0022052D">
        <w:rPr>
          <w:u w:val="single"/>
        </w:rPr>
        <w:t>Phytoparasitica</w:t>
      </w:r>
      <w:r w:rsidRPr="0022052D">
        <w:t xml:space="preserve"> </w:t>
      </w:r>
      <w:r w:rsidRPr="0022052D">
        <w:rPr>
          <w:b/>
        </w:rPr>
        <w:t>27</w:t>
      </w:r>
      <w:r w:rsidRPr="0022052D">
        <w:t>(1): 51-64.</w:t>
      </w:r>
    </w:p>
    <w:p w14:paraId="6DFC9FA6" w14:textId="77777777" w:rsidR="0022052D" w:rsidRPr="0022052D" w:rsidRDefault="0022052D" w:rsidP="0022052D">
      <w:pPr>
        <w:pStyle w:val="EndNoteBibliography"/>
      </w:pPr>
      <w:r w:rsidRPr="0022052D">
        <w:t xml:space="preserve">Keen, N. (1992). "The molecular biology of disease resistance." </w:t>
      </w:r>
      <w:r w:rsidRPr="0022052D">
        <w:rPr>
          <w:u w:val="single"/>
        </w:rPr>
        <w:t>Plant molecular biology</w:t>
      </w:r>
      <w:r w:rsidRPr="0022052D">
        <w:t xml:space="preserve"> </w:t>
      </w:r>
      <w:r w:rsidRPr="0022052D">
        <w:rPr>
          <w:b/>
        </w:rPr>
        <w:t>19</w:t>
      </w:r>
      <w:r w:rsidRPr="0022052D">
        <w:t>(1): 109-122.</w:t>
      </w:r>
    </w:p>
    <w:p w14:paraId="085F0901" w14:textId="77777777" w:rsidR="0022052D" w:rsidRPr="0022052D" w:rsidRDefault="0022052D" w:rsidP="0022052D">
      <w:pPr>
        <w:pStyle w:val="EndNoteBibliography"/>
      </w:pPr>
      <w:r w:rsidRPr="0022052D">
        <w:t xml:space="preserve">Kliebenstein, D. J., H. C. Rowe and K. J. Denby (2005). "Secondary metabolites influence Arabidopsis/Botrytis interactions: variation in host production and pathogen sensitivity." </w:t>
      </w:r>
      <w:r w:rsidRPr="0022052D">
        <w:rPr>
          <w:u w:val="single"/>
        </w:rPr>
        <w:t>The Plant Journal</w:t>
      </w:r>
      <w:r w:rsidRPr="0022052D">
        <w:t xml:space="preserve"> </w:t>
      </w:r>
      <w:r w:rsidRPr="0022052D">
        <w:rPr>
          <w:b/>
        </w:rPr>
        <w:t>44</w:t>
      </w:r>
      <w:r w:rsidRPr="0022052D">
        <w:t>(1): 25-36.</w:t>
      </w:r>
    </w:p>
    <w:p w14:paraId="4996AF95" w14:textId="77777777" w:rsidR="0022052D" w:rsidRPr="0022052D" w:rsidRDefault="0022052D" w:rsidP="0022052D">
      <w:pPr>
        <w:pStyle w:val="EndNoteBibliography"/>
      </w:pPr>
      <w:r w:rsidRPr="0022052D">
        <w:t xml:space="preserve">Koenig, D., J. M. Jiménez-Gómez, S. Kimura, D. Fulop, D. H. Chitwood, L. R. Headland, R. Kumar, M. F. Covington, U. K. Devisetty and A. V. Tat (2013). "Comparative transcriptomics reveals patterns of selection in domesticated and wild tomato." </w:t>
      </w:r>
      <w:r w:rsidRPr="0022052D">
        <w:rPr>
          <w:u w:val="single"/>
        </w:rPr>
        <w:t>Proceedings of the National Academy of Sciences</w:t>
      </w:r>
      <w:r w:rsidRPr="0022052D">
        <w:t xml:space="preserve"> </w:t>
      </w:r>
      <w:r w:rsidRPr="0022052D">
        <w:rPr>
          <w:b/>
        </w:rPr>
        <w:t>110</w:t>
      </w:r>
      <w:r w:rsidRPr="0022052D">
        <w:t>(28): E2655-E2662.</w:t>
      </w:r>
    </w:p>
    <w:p w14:paraId="55D28F16" w14:textId="77777777" w:rsidR="0022052D" w:rsidRPr="0022052D" w:rsidRDefault="0022052D" w:rsidP="0022052D">
      <w:pPr>
        <w:pStyle w:val="EndNoteBibliography"/>
      </w:pPr>
      <w:r w:rsidRPr="0022052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2052D">
        <w:rPr>
          <w:u w:val="single"/>
        </w:rPr>
        <w:t>Plant Physiology</w:t>
      </w:r>
      <w:r w:rsidRPr="0022052D">
        <w:t>: pp. 00997.02015.</w:t>
      </w:r>
    </w:p>
    <w:p w14:paraId="7999A57E" w14:textId="77777777" w:rsidR="0022052D" w:rsidRPr="0022052D" w:rsidRDefault="0022052D" w:rsidP="0022052D">
      <w:pPr>
        <w:pStyle w:val="EndNoteBibliography"/>
      </w:pPr>
      <w:r w:rsidRPr="0022052D">
        <w:t xml:space="preserve">Kover, P. X. and B. A. Schaal (2002). "Genetic variation for disease resistance and tolerance among Arabidopsis thaliana accessions." </w:t>
      </w:r>
      <w:r w:rsidRPr="0022052D">
        <w:rPr>
          <w:u w:val="single"/>
        </w:rPr>
        <w:t>Proceedings of the National Academy of Sciences</w:t>
      </w:r>
      <w:r w:rsidRPr="0022052D">
        <w:t xml:space="preserve"> </w:t>
      </w:r>
      <w:r w:rsidRPr="0022052D">
        <w:rPr>
          <w:b/>
        </w:rPr>
        <w:t>99</w:t>
      </w:r>
      <w:r w:rsidRPr="0022052D">
        <w:t>(17): 11270-11274.</w:t>
      </w:r>
    </w:p>
    <w:p w14:paraId="69E5D1FC" w14:textId="77777777" w:rsidR="0022052D" w:rsidRPr="0022052D" w:rsidRDefault="0022052D" w:rsidP="0022052D">
      <w:pPr>
        <w:pStyle w:val="EndNoteBibliography"/>
      </w:pPr>
      <w:r w:rsidRPr="0022052D">
        <w:t xml:space="preserve">Kretschmer, M. and M. Hahn (2008). "Fungicide resistance and genetic diversity of Botrytis cinerea isolates from a vineyard in Germany." </w:t>
      </w:r>
      <w:r w:rsidRPr="0022052D">
        <w:rPr>
          <w:u w:val="single"/>
        </w:rPr>
        <w:t>Journal of Plant Diseases and Protection</w:t>
      </w:r>
      <w:r w:rsidRPr="0022052D">
        <w:t>: 214-219.</w:t>
      </w:r>
    </w:p>
    <w:p w14:paraId="43BDD945" w14:textId="77777777" w:rsidR="0022052D" w:rsidRPr="0022052D" w:rsidRDefault="0022052D" w:rsidP="0022052D">
      <w:pPr>
        <w:pStyle w:val="EndNoteBibliography"/>
      </w:pPr>
      <w:r w:rsidRPr="0022052D">
        <w:t xml:space="preserve">Kurtz, S., A. Phillippy, A. L. Delcher, M. Smoot, M. Shumway, C. Antonescu and S. L. Salzberg (2004). "Versatile and open software for comparing large genomes." </w:t>
      </w:r>
      <w:r w:rsidRPr="0022052D">
        <w:rPr>
          <w:u w:val="single"/>
        </w:rPr>
        <w:t>Genome biology</w:t>
      </w:r>
      <w:r w:rsidRPr="0022052D">
        <w:t xml:space="preserve"> </w:t>
      </w:r>
      <w:r w:rsidRPr="0022052D">
        <w:rPr>
          <w:b/>
        </w:rPr>
        <w:t>5</w:t>
      </w:r>
      <w:r w:rsidRPr="0022052D">
        <w:t>(2): R12.</w:t>
      </w:r>
    </w:p>
    <w:p w14:paraId="6412C286" w14:textId="77777777" w:rsidR="0022052D" w:rsidRPr="0022052D" w:rsidRDefault="0022052D" w:rsidP="0022052D">
      <w:pPr>
        <w:pStyle w:val="EndNoteBibliography"/>
      </w:pPr>
      <w:r w:rsidRPr="0022052D">
        <w:t xml:space="preserve">Lin, T., G. Zhu, J. Zhang, X. Xu, Q. Yu, Z. Zheng, Z. Zhang, Y. Lun, S. Li and X. Wang (2014). "Genomic analyses provide insights into the history of tomato breeding." </w:t>
      </w:r>
      <w:r w:rsidRPr="0022052D">
        <w:rPr>
          <w:u w:val="single"/>
        </w:rPr>
        <w:t>Nature genetics</w:t>
      </w:r>
      <w:r w:rsidRPr="0022052D">
        <w:t xml:space="preserve"> </w:t>
      </w:r>
      <w:r w:rsidRPr="0022052D">
        <w:rPr>
          <w:b/>
        </w:rPr>
        <w:t>46</w:t>
      </w:r>
      <w:r w:rsidRPr="0022052D">
        <w:t>(11): 1220.</w:t>
      </w:r>
    </w:p>
    <w:p w14:paraId="13EFB5C5" w14:textId="77777777" w:rsidR="0022052D" w:rsidRPr="0022052D" w:rsidRDefault="0022052D" w:rsidP="0022052D">
      <w:pPr>
        <w:pStyle w:val="EndNoteBibliography"/>
      </w:pPr>
      <w:r w:rsidRPr="0022052D">
        <w:t xml:space="preserve">Liu, B., Y.-B. Hong, Y.-F. Zhang, X.-H. Li, L. Huang, H.-J. Zhang, D.-Y. Li and F.-M. Song (2014). "Tomato WRKY transcriptional factor SlDRW1 is required for disease resistance against Botrytis cinerea and tolerance to oxidative stress." </w:t>
      </w:r>
      <w:r w:rsidRPr="0022052D">
        <w:rPr>
          <w:u w:val="single"/>
        </w:rPr>
        <w:t>Plant Science</w:t>
      </w:r>
      <w:r w:rsidRPr="0022052D">
        <w:t xml:space="preserve"> </w:t>
      </w:r>
      <w:r w:rsidRPr="0022052D">
        <w:rPr>
          <w:b/>
        </w:rPr>
        <w:t>227</w:t>
      </w:r>
      <w:r w:rsidRPr="0022052D">
        <w:t>: 145-156.</w:t>
      </w:r>
    </w:p>
    <w:p w14:paraId="5E410EBD" w14:textId="77777777" w:rsidR="0022052D" w:rsidRPr="0022052D" w:rsidRDefault="0022052D" w:rsidP="0022052D">
      <w:pPr>
        <w:pStyle w:val="EndNoteBibliography"/>
      </w:pPr>
      <w:r w:rsidRPr="0022052D">
        <w:t xml:space="preserve">Loxdale, H. D., G. Lushai and J. A. Harvey (2011). "The evolutionary improbability of ‘generalism’in nature, with special reference to insects." </w:t>
      </w:r>
      <w:r w:rsidRPr="0022052D">
        <w:rPr>
          <w:u w:val="single"/>
        </w:rPr>
        <w:t>Biological Journal of the Linnean Society</w:t>
      </w:r>
      <w:r w:rsidRPr="0022052D">
        <w:t xml:space="preserve"> </w:t>
      </w:r>
      <w:r w:rsidRPr="0022052D">
        <w:rPr>
          <w:b/>
        </w:rPr>
        <w:t>103</w:t>
      </w:r>
      <w:r w:rsidRPr="0022052D">
        <w:t>(1): 1-18.</w:t>
      </w:r>
    </w:p>
    <w:p w14:paraId="18065152" w14:textId="77777777" w:rsidR="0022052D" w:rsidRPr="0022052D" w:rsidRDefault="0022052D" w:rsidP="0022052D">
      <w:pPr>
        <w:pStyle w:val="EndNoteBibliography"/>
      </w:pPr>
      <w:r w:rsidRPr="0022052D">
        <w:t xml:space="preserve">Ma, Z. and T. J. Michailides (2005). "Genetic structure of Botrytis cinerea populations from different host plants in California." </w:t>
      </w:r>
      <w:r w:rsidRPr="0022052D">
        <w:rPr>
          <w:u w:val="single"/>
        </w:rPr>
        <w:t>Plant disease</w:t>
      </w:r>
      <w:r w:rsidRPr="0022052D">
        <w:t xml:space="preserve"> </w:t>
      </w:r>
      <w:r w:rsidRPr="0022052D">
        <w:rPr>
          <w:b/>
        </w:rPr>
        <w:t>89</w:t>
      </w:r>
      <w:r w:rsidRPr="0022052D">
        <w:t>(10): 1083-1089.</w:t>
      </w:r>
    </w:p>
    <w:p w14:paraId="1DE1BB4C" w14:textId="77777777" w:rsidR="0022052D" w:rsidRPr="0022052D" w:rsidRDefault="0022052D" w:rsidP="0022052D">
      <w:pPr>
        <w:pStyle w:val="EndNoteBibliography"/>
      </w:pPr>
      <w:r w:rsidRPr="0022052D">
        <w:t xml:space="preserve">Martinez, F., D. Blancard, P. Lecomte, C. Levis, B. Dubos and M. Fermaud (2003). "Phenotypic differences between vacuma and transposa subpopulations of Botrytis cinerea." </w:t>
      </w:r>
      <w:r w:rsidRPr="0022052D">
        <w:rPr>
          <w:u w:val="single"/>
        </w:rPr>
        <w:t>European Journal of Plant Pathology</w:t>
      </w:r>
      <w:r w:rsidRPr="0022052D">
        <w:t xml:space="preserve"> </w:t>
      </w:r>
      <w:r w:rsidRPr="0022052D">
        <w:rPr>
          <w:b/>
        </w:rPr>
        <w:t>109</w:t>
      </w:r>
      <w:r w:rsidRPr="0022052D">
        <w:t>(5): 479-488.</w:t>
      </w:r>
    </w:p>
    <w:p w14:paraId="3BFC9EFE" w14:textId="77777777" w:rsidR="0022052D" w:rsidRPr="0022052D" w:rsidRDefault="0022052D" w:rsidP="0022052D">
      <w:pPr>
        <w:pStyle w:val="EndNoteBibliography"/>
      </w:pPr>
      <w:r w:rsidRPr="0022052D">
        <w:t xml:space="preserve">Miller, J. and S. Tanksley (1990). "RFLP analysis of phylogenetic relationships and genetic variation in the genus Lycopersicon." </w:t>
      </w:r>
      <w:r w:rsidRPr="0022052D">
        <w:rPr>
          <w:u w:val="single"/>
        </w:rPr>
        <w:t>TAG Theoretical and Applied Genetics</w:t>
      </w:r>
      <w:r w:rsidRPr="0022052D">
        <w:t xml:space="preserve"> </w:t>
      </w:r>
      <w:r w:rsidRPr="0022052D">
        <w:rPr>
          <w:b/>
        </w:rPr>
        <w:t>80</w:t>
      </w:r>
      <w:r w:rsidRPr="0022052D">
        <w:t>(4): 437-448.</w:t>
      </w:r>
    </w:p>
    <w:p w14:paraId="202EAF42" w14:textId="77777777" w:rsidR="0022052D" w:rsidRPr="0022052D" w:rsidRDefault="0022052D" w:rsidP="0022052D">
      <w:pPr>
        <w:pStyle w:val="EndNoteBibliography"/>
      </w:pPr>
      <w:r w:rsidRPr="0022052D">
        <w:t xml:space="preserve">Müller, N. A., C. L. Wijnen, A. Srinivasan, M. Ryngajllo, I. Ofner, T. Lin, A. Ranjan, D. West, J. N. Maloof and N. R. Sinha (2016). "Domestication selected for deceleration of the circadian clock in cultivated tomato." </w:t>
      </w:r>
      <w:r w:rsidRPr="0022052D">
        <w:rPr>
          <w:u w:val="single"/>
        </w:rPr>
        <w:t>Nature genetics</w:t>
      </w:r>
      <w:r w:rsidRPr="0022052D">
        <w:t xml:space="preserve"> </w:t>
      </w:r>
      <w:r w:rsidRPr="0022052D">
        <w:rPr>
          <w:b/>
        </w:rPr>
        <w:t>48</w:t>
      </w:r>
      <w:r w:rsidRPr="0022052D">
        <w:t>(1): 89-93.</w:t>
      </w:r>
    </w:p>
    <w:p w14:paraId="628F85F3" w14:textId="77777777" w:rsidR="0022052D" w:rsidRPr="0022052D" w:rsidRDefault="0022052D" w:rsidP="0022052D">
      <w:pPr>
        <w:pStyle w:val="EndNoteBibliography"/>
      </w:pPr>
      <w:r w:rsidRPr="0022052D">
        <w:t xml:space="preserve">Nicot, P., A. Moretti, C. Romiti, M. Bardin, C. Caranta and H. Ferriere (2002). "Differences in susceptibility of pruning wounds and leaves to infection by Botrytis cinerea among wild tomato accessions." </w:t>
      </w:r>
      <w:r w:rsidRPr="0022052D">
        <w:rPr>
          <w:u w:val="single"/>
        </w:rPr>
        <w:t>TGC Report</w:t>
      </w:r>
      <w:r w:rsidRPr="0022052D">
        <w:t xml:space="preserve"> </w:t>
      </w:r>
      <w:r w:rsidRPr="0022052D">
        <w:rPr>
          <w:b/>
        </w:rPr>
        <w:t>52</w:t>
      </w:r>
      <w:r w:rsidRPr="0022052D">
        <w:t>: 24-26.</w:t>
      </w:r>
    </w:p>
    <w:p w14:paraId="6B167265" w14:textId="77777777" w:rsidR="0022052D" w:rsidRPr="0022052D" w:rsidRDefault="0022052D" w:rsidP="0022052D">
      <w:pPr>
        <w:pStyle w:val="EndNoteBibliography"/>
      </w:pPr>
      <w:r w:rsidRPr="0022052D">
        <w:t xml:space="preserve">Nicot, P. C. and A. Baille (1996). Integrated control of Botrytis cinerea on greenhouse tomatoes. </w:t>
      </w:r>
      <w:r w:rsidRPr="0022052D">
        <w:rPr>
          <w:u w:val="single"/>
        </w:rPr>
        <w:t>Aerial Plant Surface Microbiology</w:t>
      </w:r>
      <w:r w:rsidRPr="0022052D">
        <w:t>, Springer</w:t>
      </w:r>
      <w:r w:rsidRPr="0022052D">
        <w:rPr>
          <w:b/>
        </w:rPr>
        <w:t xml:space="preserve">: </w:t>
      </w:r>
      <w:r w:rsidRPr="0022052D">
        <w:t>169-189.</w:t>
      </w:r>
    </w:p>
    <w:p w14:paraId="518B74FF" w14:textId="77777777" w:rsidR="0022052D" w:rsidRPr="0022052D" w:rsidRDefault="0022052D" w:rsidP="0022052D">
      <w:pPr>
        <w:pStyle w:val="EndNoteBibliography"/>
      </w:pPr>
      <w:r w:rsidRPr="0022052D">
        <w:t xml:space="preserve">Nomura, K., M. Melotto and S.-Y. He (2005). "Suppression of host defense in compatible plant–Pseudomonas syringae interactions." </w:t>
      </w:r>
      <w:r w:rsidRPr="0022052D">
        <w:rPr>
          <w:u w:val="single"/>
        </w:rPr>
        <w:t>Current opinion in plant biology</w:t>
      </w:r>
      <w:r w:rsidRPr="0022052D">
        <w:t xml:space="preserve"> </w:t>
      </w:r>
      <w:r w:rsidRPr="0022052D">
        <w:rPr>
          <w:b/>
        </w:rPr>
        <w:t>8</w:t>
      </w:r>
      <w:r w:rsidRPr="0022052D">
        <w:t>(4): 361-368.</w:t>
      </w:r>
    </w:p>
    <w:p w14:paraId="27A320B2" w14:textId="77777777" w:rsidR="0022052D" w:rsidRPr="0022052D" w:rsidRDefault="0022052D" w:rsidP="0022052D">
      <w:pPr>
        <w:pStyle w:val="EndNoteBibliography"/>
      </w:pPr>
      <w:r w:rsidRPr="0022052D">
        <w:lastRenderedPageBreak/>
        <w:t xml:space="preserve">Ober, U., W. Huang, M. Magwire, M. Schlather, H. Simianer and T. F. Mackay (2015). "Accounting for genetic architecture improves sequence based genomic prediction for a Drosophila fitness trait." </w:t>
      </w:r>
      <w:r w:rsidRPr="0022052D">
        <w:rPr>
          <w:u w:val="single"/>
        </w:rPr>
        <w:t>PLoS One</w:t>
      </w:r>
      <w:r w:rsidRPr="0022052D">
        <w:t xml:space="preserve"> </w:t>
      </w:r>
      <w:r w:rsidRPr="0022052D">
        <w:rPr>
          <w:b/>
        </w:rPr>
        <w:t>10</w:t>
      </w:r>
      <w:r w:rsidRPr="0022052D">
        <w:t>(5): e0126880.</w:t>
      </w:r>
    </w:p>
    <w:p w14:paraId="3B9A1DB1" w14:textId="77777777" w:rsidR="0022052D" w:rsidRPr="0022052D" w:rsidRDefault="0022052D" w:rsidP="0022052D">
      <w:pPr>
        <w:pStyle w:val="EndNoteBibliography"/>
      </w:pPr>
      <w:r w:rsidRPr="0022052D">
        <w:t xml:space="preserve">Ormond, E. L., A. P. Thomas, P. J. Pugh, J. K. Pell and H. E. Roy (2010). "A fungal pathogen in time and space: the population dynamics of Beauveria bassiana in a conifer forest." </w:t>
      </w:r>
      <w:r w:rsidRPr="0022052D">
        <w:rPr>
          <w:u w:val="single"/>
        </w:rPr>
        <w:t>FEMS microbiology ecology</w:t>
      </w:r>
      <w:r w:rsidRPr="0022052D">
        <w:t xml:space="preserve"> </w:t>
      </w:r>
      <w:r w:rsidRPr="0022052D">
        <w:rPr>
          <w:b/>
        </w:rPr>
        <w:t>74</w:t>
      </w:r>
      <w:r w:rsidRPr="0022052D">
        <w:t>(1): 146-154.</w:t>
      </w:r>
    </w:p>
    <w:p w14:paraId="0674627B" w14:textId="77777777" w:rsidR="0022052D" w:rsidRPr="0022052D" w:rsidRDefault="0022052D" w:rsidP="0022052D">
      <w:pPr>
        <w:pStyle w:val="EndNoteBibliography"/>
      </w:pPr>
      <w:r w:rsidRPr="0022052D">
        <w:t xml:space="preserve">Panthee, D. R. and F. Chen (2010). "Genomics of fungal disease resistance in tomato." </w:t>
      </w:r>
      <w:r w:rsidRPr="0022052D">
        <w:rPr>
          <w:u w:val="single"/>
        </w:rPr>
        <w:t>Current genomics</w:t>
      </w:r>
      <w:r w:rsidRPr="0022052D">
        <w:t xml:space="preserve"> </w:t>
      </w:r>
      <w:r w:rsidRPr="0022052D">
        <w:rPr>
          <w:b/>
        </w:rPr>
        <w:t>11</w:t>
      </w:r>
      <w:r w:rsidRPr="0022052D">
        <w:t>(1): 30-39.</w:t>
      </w:r>
    </w:p>
    <w:p w14:paraId="51F561E6" w14:textId="77777777" w:rsidR="0022052D" w:rsidRPr="0022052D" w:rsidRDefault="0022052D" w:rsidP="0022052D">
      <w:pPr>
        <w:pStyle w:val="EndNoteBibliography"/>
      </w:pPr>
      <w:r w:rsidRPr="0022052D">
        <w:t xml:space="preserve">Parlevliet, J. E. (2002). "Durability of resistance against fungal, bacterial and viral pathogens; present situation." </w:t>
      </w:r>
      <w:r w:rsidRPr="0022052D">
        <w:rPr>
          <w:u w:val="single"/>
        </w:rPr>
        <w:t>Euphytica</w:t>
      </w:r>
      <w:r w:rsidRPr="0022052D">
        <w:t xml:space="preserve"> </w:t>
      </w:r>
      <w:r w:rsidRPr="0022052D">
        <w:rPr>
          <w:b/>
        </w:rPr>
        <w:t>124</w:t>
      </w:r>
      <w:r w:rsidRPr="0022052D">
        <w:t>(2): 147-156.</w:t>
      </w:r>
    </w:p>
    <w:p w14:paraId="6B0B495B" w14:textId="77777777" w:rsidR="0022052D" w:rsidRPr="0022052D" w:rsidRDefault="0022052D" w:rsidP="0022052D">
      <w:pPr>
        <w:pStyle w:val="EndNoteBibliography"/>
      </w:pPr>
      <w:r w:rsidRPr="0022052D">
        <w:t xml:space="preserve">Pau, G., F. Fuchs, O. Sklyar, M. Boutros and W. Huber (2010). "EBImage—an R package for image processing with applications to cellular phenotypes." </w:t>
      </w:r>
      <w:r w:rsidRPr="0022052D">
        <w:rPr>
          <w:u w:val="single"/>
        </w:rPr>
        <w:t>Bioinformatics</w:t>
      </w:r>
      <w:r w:rsidRPr="0022052D">
        <w:t xml:space="preserve"> </w:t>
      </w:r>
      <w:r w:rsidRPr="0022052D">
        <w:rPr>
          <w:b/>
        </w:rPr>
        <w:t>26</w:t>
      </w:r>
      <w:r w:rsidRPr="0022052D">
        <w:t>(7): 979-981.</w:t>
      </w:r>
    </w:p>
    <w:p w14:paraId="3D11029C" w14:textId="77777777" w:rsidR="0022052D" w:rsidRPr="0022052D" w:rsidRDefault="0022052D" w:rsidP="0022052D">
      <w:pPr>
        <w:pStyle w:val="EndNoteBibliography"/>
      </w:pPr>
      <w:r w:rsidRPr="0022052D">
        <w:t xml:space="preserve">Pedras, M. S. C. and P. W. Ahiahonu (2005). "Metabolism and detoxification of phytoalexins and analogs by phytopathogenic fungi." </w:t>
      </w:r>
      <w:r w:rsidRPr="0022052D">
        <w:rPr>
          <w:u w:val="single"/>
        </w:rPr>
        <w:t>Phytochemistry</w:t>
      </w:r>
      <w:r w:rsidRPr="0022052D">
        <w:t xml:space="preserve"> </w:t>
      </w:r>
      <w:r w:rsidRPr="0022052D">
        <w:rPr>
          <w:b/>
        </w:rPr>
        <w:t>66</w:t>
      </w:r>
      <w:r w:rsidRPr="0022052D">
        <w:t>(4): 391-411.</w:t>
      </w:r>
    </w:p>
    <w:p w14:paraId="32B7E785" w14:textId="77777777" w:rsidR="0022052D" w:rsidRPr="0022052D" w:rsidRDefault="0022052D" w:rsidP="0022052D">
      <w:pPr>
        <w:pStyle w:val="EndNoteBibliography"/>
      </w:pPr>
      <w:r w:rsidRPr="0022052D">
        <w:t xml:space="preserve">Pedras, M. S. C., S. Hossain and R. B. Snitynsky (2011). "Detoxification of cruciferous phytoalexins in Botrytis cinerea: Spontaneous dimerization of a camalexin metabolite." </w:t>
      </w:r>
      <w:r w:rsidRPr="0022052D">
        <w:rPr>
          <w:u w:val="single"/>
        </w:rPr>
        <w:t>Phytochemistry</w:t>
      </w:r>
      <w:r w:rsidRPr="0022052D">
        <w:t xml:space="preserve"> </w:t>
      </w:r>
      <w:r w:rsidRPr="0022052D">
        <w:rPr>
          <w:b/>
        </w:rPr>
        <w:t>72</w:t>
      </w:r>
      <w:r w:rsidRPr="0022052D">
        <w:t>(2): 199-206.</w:t>
      </w:r>
    </w:p>
    <w:p w14:paraId="29537E35" w14:textId="77777777" w:rsidR="0022052D" w:rsidRPr="0022052D" w:rsidRDefault="0022052D" w:rsidP="0022052D">
      <w:pPr>
        <w:pStyle w:val="EndNoteBibliography"/>
      </w:pPr>
      <w:r w:rsidRPr="0022052D">
        <w:t xml:space="preserve">Peralta, I., D. Spooner and S. Knapp (2008). "The taxonomy of tomatoes: a revision of wild tomatoes (Solanum section Lycopersicon) and their outgroup relatives in sections Juglandifolium and Lycopersicoides." </w:t>
      </w:r>
      <w:r w:rsidRPr="0022052D">
        <w:rPr>
          <w:u w:val="single"/>
        </w:rPr>
        <w:t>Syst Bot Monogr</w:t>
      </w:r>
      <w:r w:rsidRPr="0022052D">
        <w:t xml:space="preserve"> </w:t>
      </w:r>
      <w:r w:rsidRPr="0022052D">
        <w:rPr>
          <w:b/>
        </w:rPr>
        <w:t>84</w:t>
      </w:r>
      <w:r w:rsidRPr="0022052D">
        <w:t>: 1-186.</w:t>
      </w:r>
    </w:p>
    <w:p w14:paraId="75532658" w14:textId="77777777" w:rsidR="0022052D" w:rsidRPr="0022052D" w:rsidRDefault="0022052D" w:rsidP="0022052D">
      <w:pPr>
        <w:pStyle w:val="EndNoteBibliography"/>
      </w:pPr>
      <w:r w:rsidRPr="0022052D">
        <w:t xml:space="preserve">Pieterse, C. M., D. Van der Does, C. Zamioudis, A. Leon-Reyes and S. C. Van Wees (2012). "Hormonal modulation of plant immunity." </w:t>
      </w:r>
      <w:r w:rsidRPr="0022052D">
        <w:rPr>
          <w:u w:val="single"/>
        </w:rPr>
        <w:t>Annual review of cell and developmental biology</w:t>
      </w:r>
      <w:r w:rsidRPr="0022052D">
        <w:t xml:space="preserve"> </w:t>
      </w:r>
      <w:r w:rsidRPr="0022052D">
        <w:rPr>
          <w:b/>
        </w:rPr>
        <w:t>28</w:t>
      </w:r>
      <w:r w:rsidRPr="0022052D">
        <w:t>: 489-521.</w:t>
      </w:r>
    </w:p>
    <w:p w14:paraId="13A79CFD" w14:textId="77777777" w:rsidR="0022052D" w:rsidRPr="0022052D" w:rsidRDefault="0022052D" w:rsidP="0022052D">
      <w:pPr>
        <w:pStyle w:val="EndNoteBibliography"/>
      </w:pPr>
      <w:r w:rsidRPr="0022052D">
        <w:t xml:space="preserve">Poland, J. A., P. J. Balint-Kurti, R. J. Wisser, R. C. Pratt and R. J. Nelson (2009). "Shades of gray: the world of quantitative disease resistance." </w:t>
      </w:r>
      <w:r w:rsidRPr="0022052D">
        <w:rPr>
          <w:u w:val="single"/>
        </w:rPr>
        <w:t>Trends in plant science</w:t>
      </w:r>
      <w:r w:rsidRPr="0022052D">
        <w:t xml:space="preserve"> </w:t>
      </w:r>
      <w:r w:rsidRPr="0022052D">
        <w:rPr>
          <w:b/>
        </w:rPr>
        <w:t>14</w:t>
      </w:r>
      <w:r w:rsidRPr="0022052D">
        <w:t>(1): 21-29.</w:t>
      </w:r>
    </w:p>
    <w:p w14:paraId="093F5777" w14:textId="77777777" w:rsidR="0022052D" w:rsidRPr="0022052D" w:rsidRDefault="0022052D" w:rsidP="0022052D">
      <w:pPr>
        <w:pStyle w:val="EndNoteBibliography"/>
      </w:pPr>
      <w:r w:rsidRPr="0022052D">
        <w:t xml:space="preserve">Quidde, T., P. Büttner and P. Tudzynski (1999). "Evidence for three different specific saponin-detoxifying activities in Botrytis cinerea and cloning and functional analysis of a gene coding for a putative avenacinase." </w:t>
      </w:r>
      <w:r w:rsidRPr="0022052D">
        <w:rPr>
          <w:u w:val="single"/>
        </w:rPr>
        <w:t>European Journal of Plant Pathology</w:t>
      </w:r>
      <w:r w:rsidRPr="0022052D">
        <w:t xml:space="preserve"> </w:t>
      </w:r>
      <w:r w:rsidRPr="0022052D">
        <w:rPr>
          <w:b/>
        </w:rPr>
        <w:t>105</w:t>
      </w:r>
      <w:r w:rsidRPr="0022052D">
        <w:t>(3): 273-283.</w:t>
      </w:r>
    </w:p>
    <w:p w14:paraId="6D823B9F" w14:textId="77777777" w:rsidR="0022052D" w:rsidRPr="0022052D" w:rsidRDefault="0022052D" w:rsidP="0022052D">
      <w:pPr>
        <w:pStyle w:val="EndNoteBibliography"/>
      </w:pPr>
      <w:r w:rsidRPr="0022052D">
        <w:t xml:space="preserve">Quidde, T., A. Osbourn and P. Tudzynski (1998). "Detoxification of α-tomatine by Botrytis cinerea." </w:t>
      </w:r>
      <w:r w:rsidRPr="0022052D">
        <w:rPr>
          <w:u w:val="single"/>
        </w:rPr>
        <w:t>Physiological and Molecular Plant Pathology</w:t>
      </w:r>
      <w:r w:rsidRPr="0022052D">
        <w:t xml:space="preserve"> </w:t>
      </w:r>
      <w:r w:rsidRPr="0022052D">
        <w:rPr>
          <w:b/>
        </w:rPr>
        <w:t>52</w:t>
      </w:r>
      <w:r w:rsidRPr="0022052D">
        <w:t>(3): 151-165.</w:t>
      </w:r>
    </w:p>
    <w:p w14:paraId="3C1D9200" w14:textId="77777777" w:rsidR="0022052D" w:rsidRPr="0022052D" w:rsidRDefault="0022052D" w:rsidP="0022052D">
      <w:pPr>
        <w:pStyle w:val="EndNoteBibliography"/>
      </w:pPr>
      <w:r w:rsidRPr="0022052D">
        <w:t xml:space="preserve">R Development Core Team (2008). "R: A language and environment for statistical computing." </w:t>
      </w:r>
      <w:r w:rsidRPr="0022052D">
        <w:rPr>
          <w:u w:val="single"/>
        </w:rPr>
        <w:t>R Foundation for Statistical Computing,Vienna, Austria. ISBN 3-900051-07-0</w:t>
      </w:r>
      <w:r w:rsidRPr="0022052D">
        <w:t>.</w:t>
      </w:r>
    </w:p>
    <w:p w14:paraId="5F6ED5A4" w14:textId="77777777" w:rsidR="0022052D" w:rsidRPr="0022052D" w:rsidRDefault="0022052D" w:rsidP="0022052D">
      <w:pPr>
        <w:pStyle w:val="EndNoteBibliography"/>
      </w:pPr>
      <w:r w:rsidRPr="0022052D">
        <w:t xml:space="preserve">Romanazzi, G. and S. Droby (2016). Control Strategies for Postharvest Grey Mould on Fruit Crops. </w:t>
      </w:r>
      <w:r w:rsidRPr="0022052D">
        <w:rPr>
          <w:u w:val="single"/>
        </w:rPr>
        <w:t>Botrytis–the Fungus, the Pathogen and its Management in Agricultural Systems</w:t>
      </w:r>
      <w:r w:rsidRPr="0022052D">
        <w:t>, Springer</w:t>
      </w:r>
      <w:r w:rsidRPr="0022052D">
        <w:rPr>
          <w:b/>
        </w:rPr>
        <w:t xml:space="preserve">: </w:t>
      </w:r>
      <w:r w:rsidRPr="0022052D">
        <w:t>217-228.</w:t>
      </w:r>
    </w:p>
    <w:p w14:paraId="416D2AAF" w14:textId="77777777" w:rsidR="0022052D" w:rsidRPr="0022052D" w:rsidRDefault="0022052D" w:rsidP="0022052D">
      <w:pPr>
        <w:pStyle w:val="EndNoteBibliography"/>
      </w:pPr>
      <w:r w:rsidRPr="0022052D">
        <w:t xml:space="preserve">Rosenthal, J. P. and R. Dirzo (1997). "Effects of life history, domestication and agronomic selection on plant defence against insects: evidence from maizes and wild relatives." </w:t>
      </w:r>
      <w:r w:rsidRPr="0022052D">
        <w:rPr>
          <w:u w:val="single"/>
        </w:rPr>
        <w:t>Evolutionary Ecology</w:t>
      </w:r>
      <w:r w:rsidRPr="0022052D">
        <w:t xml:space="preserve"> </w:t>
      </w:r>
      <w:r w:rsidRPr="0022052D">
        <w:rPr>
          <w:b/>
        </w:rPr>
        <w:t>11</w:t>
      </w:r>
      <w:r w:rsidRPr="0022052D">
        <w:t>(3): 337-355.</w:t>
      </w:r>
    </w:p>
    <w:p w14:paraId="10B9221E" w14:textId="77777777" w:rsidR="0022052D" w:rsidRPr="0022052D" w:rsidRDefault="0022052D" w:rsidP="0022052D">
      <w:pPr>
        <w:pStyle w:val="EndNoteBibliography"/>
      </w:pPr>
      <w:r w:rsidRPr="0022052D">
        <w:t xml:space="preserve">Rowe, H. C. and D. J. Kliebenstein (2007). "Elevated genetic variation within virulence-associated Botrytis cinerea polygalacturonase loci." </w:t>
      </w:r>
      <w:r w:rsidRPr="0022052D">
        <w:rPr>
          <w:u w:val="single"/>
        </w:rPr>
        <w:t>Molecular Plant-Microbe Interactions</w:t>
      </w:r>
      <w:r w:rsidRPr="0022052D">
        <w:t xml:space="preserve"> </w:t>
      </w:r>
      <w:r w:rsidRPr="0022052D">
        <w:rPr>
          <w:b/>
        </w:rPr>
        <w:t>20</w:t>
      </w:r>
      <w:r w:rsidRPr="0022052D">
        <w:t>(9): 1126-1137.</w:t>
      </w:r>
    </w:p>
    <w:p w14:paraId="485E8F56" w14:textId="77777777" w:rsidR="0022052D" w:rsidRPr="0022052D" w:rsidRDefault="0022052D" w:rsidP="0022052D">
      <w:pPr>
        <w:pStyle w:val="EndNoteBibliography"/>
      </w:pPr>
      <w:r w:rsidRPr="0022052D">
        <w:t xml:space="preserve">Rowe, H. C. and D. J. Kliebenstein (2008). "Complex genetics control natural variation in Arabidopsis thaliana resistance to Botrytis cinerea." </w:t>
      </w:r>
      <w:r w:rsidRPr="0022052D">
        <w:rPr>
          <w:u w:val="single"/>
        </w:rPr>
        <w:t>Genetics</w:t>
      </w:r>
      <w:r w:rsidRPr="0022052D">
        <w:t xml:space="preserve"> </w:t>
      </w:r>
      <w:r w:rsidRPr="0022052D">
        <w:rPr>
          <w:b/>
        </w:rPr>
        <w:t>180</w:t>
      </w:r>
      <w:r w:rsidRPr="0022052D">
        <w:t>(4): 2237-2250.</w:t>
      </w:r>
    </w:p>
    <w:p w14:paraId="5B1A58DD" w14:textId="77777777" w:rsidR="0022052D" w:rsidRPr="0022052D" w:rsidRDefault="0022052D" w:rsidP="0022052D">
      <w:pPr>
        <w:pStyle w:val="EndNoteBibliography"/>
      </w:pPr>
      <w:r w:rsidRPr="0022052D">
        <w:t xml:space="preserve">Rowe, H. C., J. W. Walley, J. Corwin, E. K.-F. Chan, K. Dehesh and D. J. Kliebenstein (2010). "Deficiencies in jasmonate-mediated plant defense reveal quantitative variation in Botrytis cinerea pathogenesis." </w:t>
      </w:r>
      <w:r w:rsidRPr="0022052D">
        <w:rPr>
          <w:u w:val="single"/>
        </w:rPr>
        <w:t>PLoS Pathog</w:t>
      </w:r>
      <w:r w:rsidRPr="0022052D">
        <w:t xml:space="preserve"> </w:t>
      </w:r>
      <w:r w:rsidRPr="0022052D">
        <w:rPr>
          <w:b/>
        </w:rPr>
        <w:t>6</w:t>
      </w:r>
      <w:r w:rsidRPr="0022052D">
        <w:t>(4): e1000861.</w:t>
      </w:r>
    </w:p>
    <w:p w14:paraId="078A7CE8" w14:textId="77777777" w:rsidR="0022052D" w:rsidRPr="0022052D" w:rsidRDefault="0022052D" w:rsidP="0022052D">
      <w:pPr>
        <w:pStyle w:val="EndNoteBibliography"/>
      </w:pPr>
      <w:r w:rsidRPr="0022052D">
        <w:t xml:space="preserve">Samuel, S., T. Veloukas, A. Papavasileiou and G. S. Karaoglanidis (2012). "Differences in frequency of transposable elements presence in Botrytis cinerea populations from several hosts in Greece." </w:t>
      </w:r>
      <w:r w:rsidRPr="0022052D">
        <w:rPr>
          <w:u w:val="single"/>
        </w:rPr>
        <w:t>Plant disease</w:t>
      </w:r>
      <w:r w:rsidRPr="0022052D">
        <w:t xml:space="preserve"> </w:t>
      </w:r>
      <w:r w:rsidRPr="0022052D">
        <w:rPr>
          <w:b/>
        </w:rPr>
        <w:t>96</w:t>
      </w:r>
      <w:r w:rsidRPr="0022052D">
        <w:t>(9): 1286-1290.</w:t>
      </w:r>
    </w:p>
    <w:p w14:paraId="33680603" w14:textId="77777777" w:rsidR="0022052D" w:rsidRPr="0022052D" w:rsidRDefault="0022052D" w:rsidP="0022052D">
      <w:pPr>
        <w:pStyle w:val="EndNoteBibliography"/>
      </w:pPr>
      <w:r w:rsidRPr="0022052D">
        <w:t xml:space="preserve">Sauerbrunn, N. and N. L. Schlaich (2004). "PCC1: a merging point for pathogen defence and circadian signalling in Arabidopsis." </w:t>
      </w:r>
      <w:r w:rsidRPr="0022052D">
        <w:rPr>
          <w:u w:val="single"/>
        </w:rPr>
        <w:t>Planta</w:t>
      </w:r>
      <w:r w:rsidRPr="0022052D">
        <w:t xml:space="preserve"> </w:t>
      </w:r>
      <w:r w:rsidRPr="0022052D">
        <w:rPr>
          <w:b/>
        </w:rPr>
        <w:t>218</w:t>
      </w:r>
      <w:r w:rsidRPr="0022052D">
        <w:t>(4): 552-561.</w:t>
      </w:r>
    </w:p>
    <w:p w14:paraId="3E024316" w14:textId="77777777" w:rsidR="0022052D" w:rsidRPr="0022052D" w:rsidRDefault="0022052D" w:rsidP="0022052D">
      <w:pPr>
        <w:pStyle w:val="EndNoteBibliography"/>
      </w:pPr>
      <w:r w:rsidRPr="0022052D">
        <w:lastRenderedPageBreak/>
        <w:t xml:space="preserve">Schumacher, J., J.-M. Pradier, A. Simon, S. Traeger, J. Moraga, I. G. Collado, M. Viaud and B. Tudzynski (2012). "Natural variation in the VELVET gene bcvel1 affects virulence and light-dependent differentiation in Botrytis cinerea." </w:t>
      </w:r>
      <w:r w:rsidRPr="0022052D">
        <w:rPr>
          <w:u w:val="single"/>
        </w:rPr>
        <w:t>PLoS One</w:t>
      </w:r>
      <w:r w:rsidRPr="0022052D">
        <w:t xml:space="preserve"> </w:t>
      </w:r>
      <w:r w:rsidRPr="0022052D">
        <w:rPr>
          <w:b/>
        </w:rPr>
        <w:t>7</w:t>
      </w:r>
      <w:r w:rsidRPr="0022052D">
        <w:t>(10): e47840.</w:t>
      </w:r>
    </w:p>
    <w:p w14:paraId="3F5D1CDB" w14:textId="77777777" w:rsidR="0022052D" w:rsidRPr="0022052D" w:rsidRDefault="0022052D" w:rsidP="0022052D">
      <w:pPr>
        <w:pStyle w:val="EndNoteBibliography"/>
      </w:pPr>
      <w:r w:rsidRPr="0022052D">
        <w:t xml:space="preserve">Shen, X., M. Alam, F. Fikse and L. Rönnegård (2013). "A novel generalized ridge regression method for quantitative genetics." </w:t>
      </w:r>
      <w:r w:rsidRPr="0022052D">
        <w:rPr>
          <w:u w:val="single"/>
        </w:rPr>
        <w:t>Genetics</w:t>
      </w:r>
      <w:r w:rsidRPr="0022052D">
        <w:t xml:space="preserve"> </w:t>
      </w:r>
      <w:r w:rsidRPr="0022052D">
        <w:rPr>
          <w:b/>
        </w:rPr>
        <w:t>193</w:t>
      </w:r>
      <w:r w:rsidRPr="0022052D">
        <w:t>(4): 1255-1268.</w:t>
      </w:r>
    </w:p>
    <w:p w14:paraId="6FE3972B" w14:textId="77777777" w:rsidR="0022052D" w:rsidRPr="0022052D" w:rsidRDefault="0022052D" w:rsidP="0022052D">
      <w:pPr>
        <w:pStyle w:val="EndNoteBibliography"/>
      </w:pPr>
      <w:r w:rsidRPr="0022052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2052D">
        <w:rPr>
          <w:u w:val="single"/>
        </w:rPr>
        <w:t>Molecular plant-microbe interactions</w:t>
      </w:r>
      <w:r w:rsidRPr="0022052D">
        <w:t xml:space="preserve"> </w:t>
      </w:r>
      <w:r w:rsidRPr="0022052D">
        <w:rPr>
          <w:b/>
        </w:rPr>
        <w:t>18</w:t>
      </w:r>
      <w:r w:rsidRPr="0022052D">
        <w:t>(6): 602-612.</w:t>
      </w:r>
    </w:p>
    <w:p w14:paraId="5E1899C0" w14:textId="77777777" w:rsidR="0022052D" w:rsidRPr="0022052D" w:rsidRDefault="0022052D" w:rsidP="0022052D">
      <w:pPr>
        <w:pStyle w:val="EndNoteBibliography"/>
      </w:pPr>
      <w:r w:rsidRPr="0022052D">
        <w:t xml:space="preserve">Sim, S.-C., G. Durstewitz, J. Plieske, R. Wieseke, M. W. Ganal, A. Van Deynze, J. P. Hamilton, C. R. Buell, M. Causse and S. Wijeratne (2012). "Development of a large SNP genotyping array and generation of high-density genetic maps in tomato." </w:t>
      </w:r>
      <w:r w:rsidRPr="0022052D">
        <w:rPr>
          <w:u w:val="single"/>
        </w:rPr>
        <w:t>PloS one</w:t>
      </w:r>
      <w:r w:rsidRPr="0022052D">
        <w:t xml:space="preserve"> </w:t>
      </w:r>
      <w:r w:rsidRPr="0022052D">
        <w:rPr>
          <w:b/>
        </w:rPr>
        <w:t>7</w:t>
      </w:r>
      <w:r w:rsidRPr="0022052D">
        <w:t>(7): e40563.</w:t>
      </w:r>
    </w:p>
    <w:p w14:paraId="4CC3A3D8" w14:textId="77777777" w:rsidR="0022052D" w:rsidRPr="0022052D" w:rsidRDefault="0022052D" w:rsidP="0022052D">
      <w:pPr>
        <w:pStyle w:val="EndNoteBibliography"/>
      </w:pPr>
      <w:r w:rsidRPr="0022052D">
        <w:t>Smale, M. (1996). "Understanding global trends in the use of wheat diversity and international flows of wheat genetic resources."</w:t>
      </w:r>
    </w:p>
    <w:p w14:paraId="04D603B5" w14:textId="77777777" w:rsidR="0022052D" w:rsidRPr="0022052D" w:rsidRDefault="0022052D" w:rsidP="0022052D">
      <w:pPr>
        <w:pStyle w:val="EndNoteBibliography"/>
      </w:pPr>
      <w:r w:rsidRPr="0022052D">
        <w:t xml:space="preserve">Staats, M. and J. A. van Kan (2012). "Genome update of Botrytis cinerea strains B05. 10 and T4." </w:t>
      </w:r>
      <w:r w:rsidRPr="0022052D">
        <w:rPr>
          <w:u w:val="single"/>
        </w:rPr>
        <w:t>Eukaryotic cell</w:t>
      </w:r>
      <w:r w:rsidRPr="0022052D">
        <w:t xml:space="preserve"> </w:t>
      </w:r>
      <w:r w:rsidRPr="0022052D">
        <w:rPr>
          <w:b/>
        </w:rPr>
        <w:t>11</w:t>
      </w:r>
      <w:r w:rsidRPr="0022052D">
        <w:t>(11): 1413-1414.</w:t>
      </w:r>
    </w:p>
    <w:p w14:paraId="73E9D92B" w14:textId="77777777" w:rsidR="0022052D" w:rsidRPr="0022052D" w:rsidRDefault="0022052D" w:rsidP="0022052D">
      <w:pPr>
        <w:pStyle w:val="EndNoteBibliography"/>
      </w:pPr>
      <w:r w:rsidRPr="0022052D">
        <w:t xml:space="preserve">Stefanato, F. L., E. Abou‐Mansour, A. Buchala, M. Kretschmer, A. Mosbach, M. Hahn, C. G. Bochet, J. P. Métraux and H. j. Schoonbeek (2009). "The ABC transporter BcatrB from Botrytis cinerea exports camalexin and is a virulence factor on Arabidopsis thaliana." </w:t>
      </w:r>
      <w:r w:rsidRPr="0022052D">
        <w:rPr>
          <w:u w:val="single"/>
        </w:rPr>
        <w:t>The Plant Journal</w:t>
      </w:r>
      <w:r w:rsidRPr="0022052D">
        <w:t xml:space="preserve"> </w:t>
      </w:r>
      <w:r w:rsidRPr="0022052D">
        <w:rPr>
          <w:b/>
        </w:rPr>
        <w:t>58</w:t>
      </w:r>
      <w:r w:rsidRPr="0022052D">
        <w:t>(3): 499-510.</w:t>
      </w:r>
    </w:p>
    <w:p w14:paraId="5FD920BE" w14:textId="77777777" w:rsidR="0022052D" w:rsidRPr="0022052D" w:rsidRDefault="0022052D" w:rsidP="0022052D">
      <w:pPr>
        <w:pStyle w:val="EndNoteBibliography"/>
      </w:pPr>
      <w:r w:rsidRPr="0022052D">
        <w:t xml:space="preserve">Stukenbrock, E. H. and B. A. McDonald (2008). "The origins of plant pathogens in agro-ecosystems." </w:t>
      </w:r>
      <w:r w:rsidRPr="0022052D">
        <w:rPr>
          <w:u w:val="single"/>
        </w:rPr>
        <w:t>Annu. Rev. Phytopathol.</w:t>
      </w:r>
      <w:r w:rsidRPr="0022052D">
        <w:t xml:space="preserve"> </w:t>
      </w:r>
      <w:r w:rsidRPr="0022052D">
        <w:rPr>
          <w:b/>
        </w:rPr>
        <w:t>46</w:t>
      </w:r>
      <w:r w:rsidRPr="0022052D">
        <w:t>: 75-100.</w:t>
      </w:r>
    </w:p>
    <w:p w14:paraId="1B1A1F79" w14:textId="77777777" w:rsidR="0022052D" w:rsidRPr="0022052D" w:rsidRDefault="0022052D" w:rsidP="0022052D">
      <w:pPr>
        <w:pStyle w:val="EndNoteBibliography"/>
      </w:pPr>
      <w:r w:rsidRPr="0022052D">
        <w:t xml:space="preserve">Talas, F., R. Kalih, T. Miedaner and B. A. McDonald (2016). "Genome-wide association study identifies novel candidate genes for aggressiveness, deoxynivalenol production, and azole sensitivity in natural field populations of Fusarium graminearum." </w:t>
      </w:r>
      <w:r w:rsidRPr="0022052D">
        <w:rPr>
          <w:u w:val="single"/>
        </w:rPr>
        <w:t>Molecular Plant-Microbe Interactions</w:t>
      </w:r>
      <w:r w:rsidRPr="0022052D">
        <w:t xml:space="preserve"> </w:t>
      </w:r>
      <w:r w:rsidRPr="0022052D">
        <w:rPr>
          <w:b/>
        </w:rPr>
        <w:t>29</w:t>
      </w:r>
      <w:r w:rsidRPr="0022052D">
        <w:t>(5): 417-430.</w:t>
      </w:r>
    </w:p>
    <w:p w14:paraId="78A7DC4E" w14:textId="77777777" w:rsidR="0022052D" w:rsidRPr="0022052D" w:rsidRDefault="0022052D" w:rsidP="0022052D">
      <w:pPr>
        <w:pStyle w:val="EndNoteBibliography"/>
      </w:pPr>
      <w:r w:rsidRPr="0022052D">
        <w:t xml:space="preserve">Tanksley, S. D. (2004). "The genetic, developmental, and molecular bases of fruit size and shape variation in tomato." </w:t>
      </w:r>
      <w:r w:rsidRPr="0022052D">
        <w:rPr>
          <w:u w:val="single"/>
        </w:rPr>
        <w:t>The plant cell</w:t>
      </w:r>
      <w:r w:rsidRPr="0022052D">
        <w:t xml:space="preserve"> </w:t>
      </w:r>
      <w:r w:rsidRPr="0022052D">
        <w:rPr>
          <w:b/>
        </w:rPr>
        <w:t>16</w:t>
      </w:r>
      <w:r w:rsidRPr="0022052D">
        <w:t>(suppl 1): S181-S189.</w:t>
      </w:r>
    </w:p>
    <w:p w14:paraId="68AB0050" w14:textId="77777777" w:rsidR="0022052D" w:rsidRPr="0022052D" w:rsidRDefault="0022052D" w:rsidP="0022052D">
      <w:pPr>
        <w:pStyle w:val="EndNoteBibliography"/>
      </w:pPr>
      <w:r w:rsidRPr="0022052D">
        <w:t xml:space="preserve">Tanksley, S. D. and S. R. McCouch (1997). "Seed banks and molecular maps: unlocking genetic potential from the wild." </w:t>
      </w:r>
      <w:r w:rsidRPr="0022052D">
        <w:rPr>
          <w:u w:val="single"/>
        </w:rPr>
        <w:t>Science</w:t>
      </w:r>
      <w:r w:rsidRPr="0022052D">
        <w:t xml:space="preserve"> </w:t>
      </w:r>
      <w:r w:rsidRPr="0022052D">
        <w:rPr>
          <w:b/>
        </w:rPr>
        <w:t>277</w:t>
      </w:r>
      <w:r w:rsidRPr="0022052D">
        <w:t>(5329): 1063-1066.</w:t>
      </w:r>
    </w:p>
    <w:p w14:paraId="61C20544" w14:textId="77777777" w:rsidR="0022052D" w:rsidRPr="0022052D" w:rsidRDefault="0022052D" w:rsidP="0022052D">
      <w:pPr>
        <w:pStyle w:val="EndNoteBibliography"/>
      </w:pPr>
      <w:r w:rsidRPr="0022052D">
        <w:t xml:space="preserve">Ten Have, A., W. Mulder, J. Visser and J. A. van Kan (1998). "The endopolygalacturonase gene Bcpg1 is required for full virulence of Botrytis cinerea." </w:t>
      </w:r>
      <w:r w:rsidRPr="0022052D">
        <w:rPr>
          <w:u w:val="single"/>
        </w:rPr>
        <w:t>Molecular Plant-Microbe Interactions</w:t>
      </w:r>
      <w:r w:rsidRPr="0022052D">
        <w:t xml:space="preserve"> </w:t>
      </w:r>
      <w:r w:rsidRPr="0022052D">
        <w:rPr>
          <w:b/>
        </w:rPr>
        <w:t>11</w:t>
      </w:r>
      <w:r w:rsidRPr="0022052D">
        <w:t>(10): 1009-1016.</w:t>
      </w:r>
    </w:p>
    <w:p w14:paraId="757B9D89" w14:textId="77777777" w:rsidR="0022052D" w:rsidRPr="0022052D" w:rsidRDefault="0022052D" w:rsidP="0022052D">
      <w:pPr>
        <w:pStyle w:val="EndNoteBibliography"/>
      </w:pPr>
      <w:r w:rsidRPr="0022052D">
        <w:t xml:space="preserve">Ten Have, A., R. van Berloo, P. Lindhout and J. A. van Kan (2007). "Partial stem and leaf resistance against the fungal pathogen Botrytis cinerea in wild relatives of tomato." </w:t>
      </w:r>
      <w:r w:rsidRPr="0022052D">
        <w:rPr>
          <w:u w:val="single"/>
        </w:rPr>
        <w:t>European journal of plant pathology</w:t>
      </w:r>
      <w:r w:rsidRPr="0022052D">
        <w:t xml:space="preserve"> </w:t>
      </w:r>
      <w:r w:rsidRPr="0022052D">
        <w:rPr>
          <w:b/>
        </w:rPr>
        <w:t>117</w:t>
      </w:r>
      <w:r w:rsidRPr="0022052D">
        <w:t>(2): 153-166.</w:t>
      </w:r>
    </w:p>
    <w:p w14:paraId="093CA72B" w14:textId="77777777" w:rsidR="0022052D" w:rsidRPr="0022052D" w:rsidRDefault="0022052D" w:rsidP="0022052D">
      <w:pPr>
        <w:pStyle w:val="EndNoteBibliography"/>
      </w:pPr>
      <w:r w:rsidRPr="0022052D">
        <w:t xml:space="preserve">Tiffin, P. and D. A. Moeller (2006). "Molecular evolution of plant immune system genes." </w:t>
      </w:r>
      <w:r w:rsidRPr="0022052D">
        <w:rPr>
          <w:u w:val="single"/>
        </w:rPr>
        <w:t>Trends in genetics</w:t>
      </w:r>
      <w:r w:rsidRPr="0022052D">
        <w:t xml:space="preserve"> </w:t>
      </w:r>
      <w:r w:rsidRPr="0022052D">
        <w:rPr>
          <w:b/>
        </w:rPr>
        <w:t>22</w:t>
      </w:r>
      <w:r w:rsidRPr="0022052D">
        <w:t>(12): 662-670.</w:t>
      </w:r>
    </w:p>
    <w:p w14:paraId="4F9C0AB9" w14:textId="77777777" w:rsidR="0022052D" w:rsidRPr="0022052D" w:rsidRDefault="0022052D" w:rsidP="0022052D">
      <w:pPr>
        <w:pStyle w:val="EndNoteBibliography"/>
      </w:pPr>
      <w:r w:rsidRPr="0022052D">
        <w:t xml:space="preserve">Valette-Collet, O., A. Cimerman, P. Reignault, C. Levis and M. Boccara (2003). "Disruption of Botrytis cinerea pectin methylesterase gene Bcpme1 reduces virulence on several host plants." </w:t>
      </w:r>
      <w:r w:rsidRPr="0022052D">
        <w:rPr>
          <w:u w:val="single"/>
        </w:rPr>
        <w:t>Molecular Plant-Microbe Interactions</w:t>
      </w:r>
      <w:r w:rsidRPr="0022052D">
        <w:t xml:space="preserve"> </w:t>
      </w:r>
      <w:r w:rsidRPr="0022052D">
        <w:rPr>
          <w:b/>
        </w:rPr>
        <w:t>16</w:t>
      </w:r>
      <w:r w:rsidRPr="0022052D">
        <w:t>(4): 360-367.</w:t>
      </w:r>
    </w:p>
    <w:p w14:paraId="2B416AFD" w14:textId="77777777" w:rsidR="0022052D" w:rsidRPr="0022052D" w:rsidRDefault="0022052D" w:rsidP="0022052D">
      <w:pPr>
        <w:pStyle w:val="EndNoteBibliography"/>
      </w:pPr>
      <w:r w:rsidRPr="0022052D">
        <w:t xml:space="preserve">Vleeshouwers, V. G. and R. P. Oliver (2014). "Effectors as tools in disease resistance breeding against biotrophic, hemibiotrophic, and necrotrophic plant pathogens." </w:t>
      </w:r>
      <w:r w:rsidRPr="0022052D">
        <w:rPr>
          <w:u w:val="single"/>
        </w:rPr>
        <w:t>Molecular plant-microbe interactions</w:t>
      </w:r>
      <w:r w:rsidRPr="0022052D">
        <w:t xml:space="preserve"> </w:t>
      </w:r>
      <w:r w:rsidRPr="0022052D">
        <w:rPr>
          <w:b/>
        </w:rPr>
        <w:t>27</w:t>
      </w:r>
      <w:r w:rsidRPr="0022052D">
        <w:t>(3): 196-206.</w:t>
      </w:r>
    </w:p>
    <w:p w14:paraId="414DD7B0" w14:textId="77777777" w:rsidR="0022052D" w:rsidRPr="0022052D" w:rsidRDefault="0022052D" w:rsidP="0022052D">
      <w:pPr>
        <w:pStyle w:val="EndNoteBibliography"/>
      </w:pPr>
      <w:r w:rsidRPr="0022052D">
        <w:t xml:space="preserve">Weyman, P. D., Z. Pan, Q. Feng, D. G. Gilchrist and R. M. Bostock (2006). "A circadian rhythm-regulated tomato gene is induced by arachidonic acid and Phythophthora infestans infection." </w:t>
      </w:r>
      <w:r w:rsidRPr="0022052D">
        <w:rPr>
          <w:u w:val="single"/>
        </w:rPr>
        <w:t>Plant physiology</w:t>
      </w:r>
      <w:r w:rsidRPr="0022052D">
        <w:t xml:space="preserve"> </w:t>
      </w:r>
      <w:r w:rsidRPr="0022052D">
        <w:rPr>
          <w:b/>
        </w:rPr>
        <w:t>140</w:t>
      </w:r>
      <w:r w:rsidRPr="0022052D">
        <w:t>(1): 235-248.</w:t>
      </w:r>
    </w:p>
    <w:p w14:paraId="052D63B7" w14:textId="77777777" w:rsidR="0022052D" w:rsidRPr="0022052D" w:rsidRDefault="0022052D" w:rsidP="0022052D">
      <w:pPr>
        <w:pStyle w:val="EndNoteBibliography"/>
      </w:pPr>
      <w:r w:rsidRPr="0022052D">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2052D">
        <w:rPr>
          <w:u w:val="single"/>
        </w:rPr>
        <w:t>Frontiers in plant science</w:t>
      </w:r>
      <w:r w:rsidRPr="0022052D">
        <w:t xml:space="preserve"> </w:t>
      </w:r>
      <w:r w:rsidRPr="0022052D">
        <w:rPr>
          <w:b/>
        </w:rPr>
        <w:t>8</w:t>
      </w:r>
      <w:r w:rsidRPr="0022052D">
        <w:t>.</w:t>
      </w:r>
    </w:p>
    <w:p w14:paraId="5B04BE9A" w14:textId="77777777" w:rsidR="0022052D" w:rsidRPr="0022052D" w:rsidRDefault="0022052D" w:rsidP="0022052D">
      <w:pPr>
        <w:pStyle w:val="EndNoteBibliography"/>
      </w:pPr>
      <w:r w:rsidRPr="0022052D">
        <w:lastRenderedPageBreak/>
        <w:t xml:space="preserve">Zhang, L., A. Khan, D. Nino-Liu and M. Foolad (2002). "A molecular linkage map of tomato displaying chromosomal locations of resistance gene analogs based on a Lycopersicon esculentum× Lycopersicon hirsutum cross." </w:t>
      </w:r>
      <w:r w:rsidRPr="0022052D">
        <w:rPr>
          <w:u w:val="single"/>
        </w:rPr>
        <w:t>Genome</w:t>
      </w:r>
      <w:r w:rsidRPr="0022052D">
        <w:t xml:space="preserve"> </w:t>
      </w:r>
      <w:r w:rsidRPr="0022052D">
        <w:rPr>
          <w:b/>
        </w:rPr>
        <w:t>45</w:t>
      </w:r>
      <w:r w:rsidRPr="0022052D">
        <w:t>(1): 133-146.</w:t>
      </w:r>
    </w:p>
    <w:p w14:paraId="6577C821" w14:textId="77777777" w:rsidR="0022052D" w:rsidRPr="0022052D" w:rsidRDefault="0022052D" w:rsidP="0022052D">
      <w:pPr>
        <w:pStyle w:val="EndNoteBibliography"/>
      </w:pPr>
      <w:r w:rsidRPr="0022052D">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2052D">
        <w:rPr>
          <w:u w:val="single"/>
        </w:rPr>
        <w:t>The Plant Cell</w:t>
      </w:r>
      <w:r w:rsidRPr="0022052D">
        <w:t>: tpc. 00348.02017.</w:t>
      </w:r>
    </w:p>
    <w:p w14:paraId="6756BF31" w14:textId="77777777" w:rsidR="0022052D" w:rsidRPr="0022052D" w:rsidRDefault="0022052D" w:rsidP="0022052D">
      <w:pPr>
        <w:pStyle w:val="EndNoteBibliography"/>
      </w:pPr>
      <w:r w:rsidRPr="0022052D">
        <w:t xml:space="preserve">Zipfel, C., S. Robatzek, L. Navarro and E. J. Oakeley (2004). "Bacterial disease resistance in Arabidopsis through flagellin perception." </w:t>
      </w:r>
      <w:r w:rsidRPr="0022052D">
        <w:rPr>
          <w:u w:val="single"/>
        </w:rPr>
        <w:t>Nature</w:t>
      </w:r>
      <w:r w:rsidRPr="0022052D">
        <w:t xml:space="preserve"> </w:t>
      </w:r>
      <w:r w:rsidRPr="0022052D">
        <w:rPr>
          <w:b/>
        </w:rPr>
        <w:t>428</w:t>
      </w:r>
      <w:r w:rsidRPr="0022052D">
        <w:t>(6984): 764.</w:t>
      </w:r>
    </w:p>
    <w:p w14:paraId="751EE135" w14:textId="77777777" w:rsidR="0022052D" w:rsidRPr="0022052D" w:rsidRDefault="0022052D" w:rsidP="0022052D">
      <w:pPr>
        <w:pStyle w:val="EndNoteBibliography"/>
      </w:pPr>
      <w:r w:rsidRPr="0022052D">
        <w:t xml:space="preserve">Züst, T. and A. A. Agrawal (2017). "Trade-offs between plant growth and defense against insect herbivory: an emerging mechanistic synthesis." </w:t>
      </w:r>
      <w:r w:rsidRPr="0022052D">
        <w:rPr>
          <w:u w:val="single"/>
        </w:rPr>
        <w:t>Annual review of plant biology</w:t>
      </w:r>
      <w:r w:rsidRPr="0022052D">
        <w:t xml:space="preserve"> </w:t>
      </w:r>
      <w:r w:rsidRPr="0022052D">
        <w:rPr>
          <w:b/>
        </w:rPr>
        <w:t>68</w:t>
      </w:r>
      <w:r w:rsidRPr="0022052D">
        <w:t>: 513-534.</w:t>
      </w:r>
    </w:p>
    <w:p w14:paraId="4FDF3002" w14:textId="22CB87A1"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62D4ED" w14:textId="77777777" w:rsidR="001A32B1" w:rsidRDefault="001A32B1" w:rsidP="00B770AF">
      <w:r>
        <w:separator/>
      </w:r>
    </w:p>
  </w:endnote>
  <w:endnote w:type="continuationSeparator" w:id="0">
    <w:p w14:paraId="222AA69F" w14:textId="77777777" w:rsidR="001A32B1" w:rsidRDefault="001A32B1"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F1284" w:rsidRDefault="003F1284">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F1284" w:rsidRDefault="003F12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368FB" w14:textId="77777777" w:rsidR="001A32B1" w:rsidRDefault="001A32B1" w:rsidP="00B770AF">
      <w:r>
        <w:separator/>
      </w:r>
    </w:p>
  </w:footnote>
  <w:footnote w:type="continuationSeparator" w:id="0">
    <w:p w14:paraId="216DE796" w14:textId="77777777" w:rsidR="001A32B1" w:rsidRDefault="001A32B1"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2B1"/>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01E"/>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988"/>
    <w:rsid w:val="00C911AD"/>
    <w:rsid w:val="00C96B4D"/>
    <w:rsid w:val="00C97B8A"/>
    <w:rsid w:val="00CA3232"/>
    <w:rsid w:val="00CA37C4"/>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63F64-3EFC-4CAB-B493-C568D24A4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20040</Words>
  <Characters>114233</Characters>
  <Application>Microsoft Office Word</Application>
  <DocSecurity>0</DocSecurity>
  <Lines>951</Lines>
  <Paragraphs>2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2</cp:revision>
  <cp:lastPrinted>2018-01-26T01:31:00Z</cp:lastPrinted>
  <dcterms:created xsi:type="dcterms:W3CDTF">2018-12-17T23:03:00Z</dcterms:created>
  <dcterms:modified xsi:type="dcterms:W3CDTF">2018-12-17T23:03:00Z</dcterms:modified>
</cp:coreProperties>
</file>